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934941" w:rsidRDefault="00E27205" w:rsidP="00334B76">
      <w:pPr>
        <w:jc w:val="both"/>
        <w:rPr>
          <w:b/>
        </w:rPr>
      </w:pPr>
      <w:r w:rsidRPr="00BE40FA">
        <w:rPr>
          <w:b/>
        </w:rPr>
        <w:t>Abstract</w:t>
      </w:r>
      <w:r w:rsidR="00666546">
        <w:rPr>
          <w:b/>
        </w:rPr>
        <w:br/>
      </w:r>
      <w:r w:rsidR="00C768EE">
        <w:rPr>
          <w:b/>
        </w:rPr>
        <w:t>Background</w:t>
      </w:r>
      <w:r w:rsidRPr="00BE40FA">
        <w:rPr>
          <w:b/>
        </w:rPr>
        <w:t xml:space="preserve">: </w:t>
      </w:r>
      <w:r w:rsidR="00F9217A" w:rsidRPr="00BE40FA">
        <w:t>Amyotrophic lateral sclerosis (ALS) is a fatal neurodegenerative disease</w:t>
      </w:r>
      <w:r w:rsidR="00F03089" w:rsidRPr="00BE40FA">
        <w:t xml:space="preserve">. </w:t>
      </w:r>
      <w:r w:rsidR="004C5DD5">
        <w:t>L</w:t>
      </w:r>
      <w:r w:rsidR="00F9217A" w:rsidRPr="00BE40FA">
        <w:t>imited evidence suggest</w:t>
      </w:r>
      <w:r w:rsidR="004C5DD5">
        <w:t xml:space="preserve">s </w:t>
      </w:r>
      <w:r w:rsidR="00F9217A" w:rsidRPr="00BE40FA">
        <w:t xml:space="preserve">ALS </w:t>
      </w:r>
      <w:r w:rsidR="009B7241" w:rsidRPr="00BE40FA">
        <w:t xml:space="preserve">diagnosis </w:t>
      </w:r>
      <w:r w:rsidR="006F44D8">
        <w:t>may be</w:t>
      </w:r>
      <w:r w:rsidR="00F9217A" w:rsidRPr="00BE40FA">
        <w:t xml:space="preserve"> associated with air pollution</w:t>
      </w:r>
      <w:r w:rsidR="0027095D">
        <w:t xml:space="preserve"> exposure</w:t>
      </w:r>
      <w:r w:rsidR="00F9217A" w:rsidRPr="00BE40FA">
        <w:t xml:space="preserve"> and specifically traffic-related </w:t>
      </w:r>
      <w:r w:rsidR="00E6169B">
        <w:t>pollutants</w:t>
      </w:r>
      <w:r w:rsidR="00F9217A" w:rsidRPr="00BE40FA">
        <w:t>.</w:t>
      </w:r>
    </w:p>
    <w:p w14:paraId="5DFA7626" w14:textId="77777777" w:rsidR="00666546" w:rsidRPr="00BE40FA" w:rsidRDefault="00666546" w:rsidP="00334B76">
      <w:pPr>
        <w:jc w:val="both"/>
      </w:pPr>
    </w:p>
    <w:p w14:paraId="1D16C3EE" w14:textId="75CD82BB" w:rsidR="00F07E84" w:rsidRDefault="00C768EE" w:rsidP="00334B76">
      <w:pPr>
        <w:jc w:val="both"/>
        <w:rPr>
          <w:bCs/>
        </w:rPr>
      </w:pPr>
      <w:r>
        <w:rPr>
          <w:b/>
        </w:rPr>
        <w:t>Methods:</w:t>
      </w:r>
      <w:r w:rsidR="00E27205" w:rsidRPr="00BE40FA">
        <w:rPr>
          <w:b/>
        </w:rPr>
        <w:t xml:space="preserve"> </w:t>
      </w:r>
      <w:r w:rsidR="00537B54" w:rsidRPr="00747E90">
        <w:rPr>
          <w:bCs/>
        </w:rPr>
        <w:t>I</w:t>
      </w:r>
      <w:r w:rsidR="00537B54" w:rsidRPr="00BE40FA">
        <w:rPr>
          <w:bCs/>
        </w:rPr>
        <w:t xml:space="preserve">n this </w:t>
      </w:r>
      <w:r w:rsidR="00537B54">
        <w:rPr>
          <w:bCs/>
        </w:rPr>
        <w:t xml:space="preserve">population-based </w:t>
      </w:r>
      <w:r w:rsidR="00537B54" w:rsidRPr="00BE40FA">
        <w:rPr>
          <w:bCs/>
        </w:rPr>
        <w:t xml:space="preserve">case-control study, </w:t>
      </w:r>
      <w:r w:rsidR="00537B54">
        <w:rPr>
          <w:bCs/>
        </w:rPr>
        <w:t>w</w:t>
      </w:r>
      <w:r w:rsidR="00F07E84" w:rsidRPr="00BE40FA">
        <w:rPr>
          <w:bCs/>
        </w:rPr>
        <w:t xml:space="preserve">e used </w:t>
      </w:r>
      <w:r w:rsidR="00C45A34">
        <w:rPr>
          <w:color w:val="000000" w:themeColor="text1"/>
        </w:rPr>
        <w:t xml:space="preserve">3,939 </w:t>
      </w:r>
      <w:r w:rsidR="00C45A34" w:rsidRPr="00BE40FA">
        <w:rPr>
          <w:bCs/>
        </w:rPr>
        <w:t xml:space="preserve">ALS cases </w:t>
      </w:r>
      <w:r w:rsidR="00F07E84" w:rsidRPr="00BE40FA">
        <w:rPr>
          <w:bCs/>
        </w:rPr>
        <w:t xml:space="preserve">from the </w:t>
      </w:r>
      <w:r w:rsidR="00EA699C" w:rsidRPr="00EA699C">
        <w:rPr>
          <w:bCs/>
        </w:rPr>
        <w:t xml:space="preserve">Danish National Patient Register </w:t>
      </w:r>
      <w:r w:rsidR="00F07E84" w:rsidRPr="00BE40FA">
        <w:rPr>
          <w:bCs/>
        </w:rPr>
        <w:t xml:space="preserve">diagnosed </w:t>
      </w:r>
      <w:r w:rsidR="001B2BEE">
        <w:rPr>
          <w:bCs/>
        </w:rPr>
        <w:t>during</w:t>
      </w:r>
      <w:r w:rsidR="00F07E84" w:rsidRPr="00BE40FA">
        <w:rPr>
          <w:bCs/>
        </w:rPr>
        <w:t xml:space="preserve"> 1989–2013 and matched on</w:t>
      </w:r>
      <w:r w:rsidR="00B90716">
        <w:rPr>
          <w:bCs/>
        </w:rPr>
        <w:t xml:space="preserve"> age</w:t>
      </w:r>
      <w:r w:rsidR="00F07E84" w:rsidRPr="00BE40FA">
        <w:rPr>
          <w:bCs/>
        </w:rPr>
        <w:t xml:space="preserve">, sex, </w:t>
      </w:r>
      <w:r w:rsidR="00C86326">
        <w:rPr>
          <w:bCs/>
        </w:rPr>
        <w:t xml:space="preserve">year </w:t>
      </w:r>
      <w:r w:rsidR="00280CDE">
        <w:rPr>
          <w:bCs/>
        </w:rPr>
        <w:t>of birth</w:t>
      </w:r>
      <w:r w:rsidR="0012214B">
        <w:rPr>
          <w:bCs/>
        </w:rPr>
        <w:t xml:space="preserve"> </w:t>
      </w:r>
      <w:r w:rsidR="00F07E84" w:rsidRPr="00BE40FA">
        <w:rPr>
          <w:bCs/>
        </w:rPr>
        <w:t>and vital status to</w:t>
      </w:r>
      <w:r w:rsidR="00CC78D6">
        <w:rPr>
          <w:bCs/>
        </w:rPr>
        <w:t xml:space="preserve"> </w:t>
      </w:r>
      <w:r w:rsidR="00CC78D6">
        <w:rPr>
          <w:color w:val="000000" w:themeColor="text1"/>
        </w:rPr>
        <w:t>19,298</w:t>
      </w:r>
      <w:r w:rsidR="00F07E84" w:rsidRPr="00BE40FA">
        <w:rPr>
          <w:bCs/>
        </w:rPr>
        <w:t xml:space="preserve"> </w:t>
      </w:r>
      <w:r w:rsidR="00130D2B">
        <w:rPr>
          <w:bCs/>
        </w:rPr>
        <w:t>population-based</w:t>
      </w:r>
      <w:r w:rsidR="00C86326">
        <w:rPr>
          <w:bCs/>
        </w:rPr>
        <w:t xml:space="preserve"> </w:t>
      </w:r>
      <w:r w:rsidR="00F07E84" w:rsidRPr="00BE40FA">
        <w:rPr>
          <w:bCs/>
        </w:rPr>
        <w:t>controls</w:t>
      </w:r>
      <w:r w:rsidR="003651D2">
        <w:rPr>
          <w:bCs/>
        </w:rPr>
        <w:t xml:space="preserve"> free of ALS at index date</w:t>
      </w:r>
      <w:r w:rsidR="00F07E84" w:rsidRPr="00BE40FA">
        <w:rPr>
          <w:bCs/>
        </w:rPr>
        <w:t xml:space="preserve">. We used </w:t>
      </w:r>
      <w:r w:rsidR="00327122">
        <w:rPr>
          <w:bCs/>
        </w:rPr>
        <w:t xml:space="preserve">validated </w:t>
      </w:r>
      <w:r w:rsidR="00F07E84" w:rsidRPr="00BE40FA">
        <w:rPr>
          <w:bCs/>
        </w:rPr>
        <w:t xml:space="preserve">predictions </w:t>
      </w:r>
      <w:r w:rsidR="00946AAC">
        <w:rPr>
          <w:bCs/>
        </w:rPr>
        <w:t>of</w:t>
      </w:r>
      <w:r w:rsidR="00C70E13">
        <w:rPr>
          <w:bCs/>
        </w:rPr>
        <w:t xml:space="preserve"> </w:t>
      </w:r>
      <w:r w:rsidR="008F295B" w:rsidRPr="00BE40FA">
        <w:rPr>
          <w:bCs/>
        </w:rPr>
        <w:t>nitrogen oxides (NO</w:t>
      </w:r>
      <w:r w:rsidR="008F295B" w:rsidRPr="00BE40FA">
        <w:rPr>
          <w:bCs/>
          <w:vertAlign w:val="subscript"/>
        </w:rPr>
        <w:t>x</w:t>
      </w:r>
      <w:r w:rsidR="008F295B" w:rsidRPr="00BE40FA">
        <w:rPr>
          <w:bCs/>
        </w:rPr>
        <w:t>), carbon monoxide (CO), elemental carbon (EC), and fine particles (PM</w:t>
      </w:r>
      <w:r w:rsidR="008F295B" w:rsidRPr="00BE40FA">
        <w:rPr>
          <w:bCs/>
          <w:vertAlign w:val="subscript"/>
        </w:rPr>
        <w:t>2</w:t>
      </w:r>
      <w:r w:rsidR="008F295B" w:rsidRPr="00BE40FA">
        <w:rPr>
          <w:bCs/>
          <w:i/>
          <w:vertAlign w:val="subscript"/>
        </w:rPr>
        <w:t>.</w:t>
      </w:r>
      <w:r w:rsidR="008F295B" w:rsidRPr="00BE40FA">
        <w:rPr>
          <w:bCs/>
          <w:vertAlign w:val="subscript"/>
        </w:rPr>
        <w:t>5</w:t>
      </w:r>
      <w:r w:rsidR="008F295B" w:rsidRPr="00BE40FA">
        <w:rPr>
          <w:bCs/>
        </w:rPr>
        <w:t>)</w:t>
      </w:r>
      <w:r w:rsidR="008F295B">
        <w:rPr>
          <w:bCs/>
        </w:rPr>
        <w:t xml:space="preserve"> </w:t>
      </w:r>
      <w:r w:rsidR="00F07E84" w:rsidRPr="00BE40FA">
        <w:rPr>
          <w:bCs/>
        </w:rPr>
        <w:t xml:space="preserve">to assign </w:t>
      </w:r>
      <w:r w:rsidR="008A762B">
        <w:rPr>
          <w:bCs/>
        </w:rPr>
        <w:t xml:space="preserve">1-, </w:t>
      </w:r>
      <w:r w:rsidR="00F07E84" w:rsidRPr="00BE40FA">
        <w:rPr>
          <w:bCs/>
        </w:rPr>
        <w:t>5-</w:t>
      </w:r>
      <w:r w:rsidR="008A762B">
        <w:rPr>
          <w:bCs/>
        </w:rPr>
        <w:t>, and 10-</w:t>
      </w:r>
      <w:r w:rsidR="00F07E84" w:rsidRPr="00BE40FA">
        <w:rPr>
          <w:bCs/>
        </w:rPr>
        <w:t xml:space="preserve">year average exposures </w:t>
      </w:r>
      <w:r w:rsidR="004A6BA8">
        <w:rPr>
          <w:bCs/>
        </w:rPr>
        <w:t>pre-</w:t>
      </w:r>
      <w:r w:rsidR="008D2F11">
        <w:rPr>
          <w:bCs/>
        </w:rPr>
        <w:t>ALS diagnosis</w:t>
      </w:r>
      <w:r w:rsidR="00F07E84" w:rsidRPr="00BE40FA">
        <w:rPr>
          <w:bCs/>
        </w:rPr>
        <w:t xml:space="preserve"> </w:t>
      </w:r>
      <w:r w:rsidR="00322F56" w:rsidRPr="00BE40FA">
        <w:rPr>
          <w:bCs/>
        </w:rPr>
        <w:t>at</w:t>
      </w:r>
      <w:r w:rsidR="00E127B6">
        <w:rPr>
          <w:bCs/>
        </w:rPr>
        <w:t xml:space="preserve"> </w:t>
      </w:r>
      <w:r w:rsidR="00E127B6" w:rsidRPr="00BE40FA">
        <w:rPr>
          <w:bCs/>
        </w:rPr>
        <w:t>study participants</w:t>
      </w:r>
      <w:r w:rsidR="00E127B6">
        <w:rPr>
          <w:bCs/>
        </w:rPr>
        <w:t>’</w:t>
      </w:r>
      <w:r w:rsidR="00322F56" w:rsidRPr="00BE40FA">
        <w:rPr>
          <w:bCs/>
        </w:rPr>
        <w:t xml:space="preserve"> </w:t>
      </w:r>
      <w:r w:rsidR="004A74FF">
        <w:rPr>
          <w:bCs/>
        </w:rPr>
        <w:t xml:space="preserve">present and historical </w:t>
      </w:r>
      <w:r w:rsidR="00322F56" w:rsidRPr="00BE40FA">
        <w:rPr>
          <w:bCs/>
        </w:rPr>
        <w:t>residential addresses</w:t>
      </w:r>
      <w:r w:rsidR="00F07E84" w:rsidRPr="00BE40FA">
        <w:rPr>
          <w:bCs/>
        </w:rPr>
        <w:t xml:space="preserve">. </w:t>
      </w:r>
      <w:r w:rsidR="00EB7DDF">
        <w:rPr>
          <w:bCs/>
        </w:rPr>
        <w:t>W</w:t>
      </w:r>
      <w:r w:rsidR="00130D2B" w:rsidRPr="00BE40FA">
        <w:rPr>
          <w:bCs/>
        </w:rPr>
        <w:t xml:space="preserve">e used </w:t>
      </w:r>
      <w:r w:rsidR="00130D2B">
        <w:rPr>
          <w:bCs/>
        </w:rPr>
        <w:t xml:space="preserve">a </w:t>
      </w:r>
      <w:r w:rsidR="00130D2B" w:rsidRPr="00BE40FA">
        <w:rPr>
          <w:bCs/>
        </w:rPr>
        <w:t>Bayesian hierarchical conditional logistic model</w:t>
      </w:r>
      <w:r w:rsidR="00307E2A">
        <w:rPr>
          <w:bCs/>
        </w:rPr>
        <w:t xml:space="preserve">, </w:t>
      </w:r>
      <w:r w:rsidR="00594CE8">
        <w:rPr>
          <w:bCs/>
        </w:rPr>
        <w:t>adjust</w:t>
      </w:r>
      <w:r w:rsidR="00307E2A">
        <w:rPr>
          <w:bCs/>
        </w:rPr>
        <w:t>ing</w:t>
      </w:r>
      <w:r w:rsidR="00594CE8">
        <w:rPr>
          <w:bCs/>
        </w:rPr>
        <w:t xml:space="preserve"> for potential confounders</w:t>
      </w:r>
      <w:r w:rsidR="00307E2A">
        <w:rPr>
          <w:bCs/>
        </w:rPr>
        <w:t xml:space="preserve">, </w:t>
      </w:r>
      <w:r w:rsidR="00594CE8">
        <w:rPr>
          <w:bCs/>
        </w:rPr>
        <w:t xml:space="preserve">to estimate overall </w:t>
      </w:r>
      <w:r w:rsidR="00FC7612">
        <w:rPr>
          <w:bCs/>
        </w:rPr>
        <w:t>and joint</w:t>
      </w:r>
      <w:r w:rsidR="00594CE8">
        <w:rPr>
          <w:bCs/>
        </w:rPr>
        <w:t xml:space="preserve"> association</w:t>
      </w:r>
      <w:r w:rsidR="00A166F9">
        <w:rPr>
          <w:bCs/>
        </w:rPr>
        <w:t>s</w:t>
      </w:r>
      <w:r w:rsidR="00594CE8">
        <w:rPr>
          <w:bCs/>
        </w:rPr>
        <w:t xml:space="preserve"> </w:t>
      </w:r>
      <w:r w:rsidR="007E091D">
        <w:rPr>
          <w:bCs/>
        </w:rPr>
        <w:t>for</w:t>
      </w:r>
      <w:r w:rsidR="00594CE8">
        <w:rPr>
          <w:bCs/>
        </w:rPr>
        <w:t xml:space="preserve"> the </w:t>
      </w:r>
      <w:r w:rsidR="00B76A7A">
        <w:rPr>
          <w:bCs/>
        </w:rPr>
        <w:t xml:space="preserve">traffic-related </w:t>
      </w:r>
      <w:r w:rsidR="00594CE8">
        <w:rPr>
          <w:bCs/>
        </w:rPr>
        <w:t>pollutants (NO</w:t>
      </w:r>
      <w:r w:rsidR="00594CE8" w:rsidRPr="00B032BC">
        <w:rPr>
          <w:bCs/>
          <w:vertAlign w:val="subscript"/>
        </w:rPr>
        <w:t>x</w:t>
      </w:r>
      <w:r w:rsidR="00594CE8">
        <w:rPr>
          <w:bCs/>
        </w:rPr>
        <w:t>, CO,</w:t>
      </w:r>
      <w:r w:rsidR="000B35A2">
        <w:rPr>
          <w:bCs/>
        </w:rPr>
        <w:t xml:space="preserve"> </w:t>
      </w:r>
      <w:r w:rsidR="00594CE8">
        <w:rPr>
          <w:bCs/>
        </w:rPr>
        <w:t xml:space="preserve">EC), </w:t>
      </w:r>
      <w:r w:rsidR="000B35A2">
        <w:rPr>
          <w:bCs/>
        </w:rPr>
        <w:t>and</w:t>
      </w:r>
      <w:r w:rsidR="00594CE8">
        <w:rPr>
          <w:bCs/>
        </w:rPr>
        <w:t xml:space="preserve"> pollutant-specific associations</w:t>
      </w:r>
      <w:r w:rsidR="00130D2B" w:rsidRPr="00BE40FA">
        <w:rPr>
          <w:bCs/>
        </w:rPr>
        <w:t>.</w:t>
      </w:r>
    </w:p>
    <w:p w14:paraId="2F25FF1F" w14:textId="77777777" w:rsidR="00666546" w:rsidRPr="00BE40FA" w:rsidRDefault="00666546" w:rsidP="00334B76">
      <w:pPr>
        <w:jc w:val="both"/>
        <w:rPr>
          <w:bCs/>
        </w:rPr>
      </w:pPr>
    </w:p>
    <w:p w14:paraId="4029EEA4" w14:textId="5946A591" w:rsidR="00E27205" w:rsidRDefault="00E27205" w:rsidP="00334B76">
      <w:pPr>
        <w:jc w:val="both"/>
        <w:rPr>
          <w:color w:val="000000" w:themeColor="text1"/>
        </w:rPr>
      </w:pPr>
      <w:r w:rsidRPr="00BE40FA">
        <w:rPr>
          <w:b/>
        </w:rPr>
        <w:t xml:space="preserve">Results: </w:t>
      </w:r>
      <w:r w:rsidR="00663E3C">
        <w:rPr>
          <w:color w:val="000000" w:themeColor="text1"/>
        </w:rPr>
        <w:t>Fo</w:t>
      </w:r>
      <w:r w:rsidR="005D4AE9" w:rsidRPr="00BE40FA">
        <w:rPr>
          <w:color w:val="000000" w:themeColor="text1"/>
        </w:rPr>
        <w:t xml:space="preserve">r a standard deviation (SD) increase in 5-year average concentrations, </w:t>
      </w:r>
      <w:r w:rsidR="00A37346">
        <w:rPr>
          <w:color w:val="000000" w:themeColor="text1"/>
        </w:rPr>
        <w:t xml:space="preserve">EC </w:t>
      </w:r>
      <w:r w:rsidR="00511947">
        <w:rPr>
          <w:color w:val="000000" w:themeColor="text1"/>
        </w:rPr>
        <w:t>(SD=</w:t>
      </w:r>
      <w:r w:rsidR="00511947" w:rsidRPr="00821C4B">
        <w:rPr>
          <w:bCs/>
          <w:color w:val="000000" w:themeColor="text1"/>
        </w:rPr>
        <w:t>0.42</w:t>
      </w:r>
      <w:r w:rsidR="00511947" w:rsidRPr="00BE40FA">
        <w:rPr>
          <w:color w:val="000000" w:themeColor="text1"/>
        </w:rPr>
        <w:t>µg/m</w:t>
      </w:r>
      <w:r w:rsidR="00511947" w:rsidRPr="00BE40FA">
        <w:rPr>
          <w:color w:val="000000" w:themeColor="text1"/>
          <w:vertAlign w:val="superscript"/>
        </w:rPr>
        <w:t>3</w:t>
      </w:r>
      <w:r w:rsidR="00511947">
        <w:rPr>
          <w:color w:val="000000" w:themeColor="text1"/>
        </w:rPr>
        <w:t>)</w:t>
      </w:r>
      <w:r w:rsidR="00DB54CC">
        <w:rPr>
          <w:color w:val="000000" w:themeColor="text1"/>
        </w:rPr>
        <w:t xml:space="preserve"> </w:t>
      </w:r>
      <w:r w:rsidR="00A37346">
        <w:rPr>
          <w:color w:val="000000" w:themeColor="text1"/>
        </w:rPr>
        <w:t xml:space="preserve">was </w:t>
      </w:r>
      <w:r w:rsidR="00880428">
        <w:rPr>
          <w:color w:val="000000" w:themeColor="text1"/>
        </w:rPr>
        <w:t xml:space="preserve">potentially </w:t>
      </w:r>
      <w:r w:rsidR="00A37346">
        <w:rPr>
          <w:color w:val="000000" w:themeColor="text1"/>
        </w:rPr>
        <w:t xml:space="preserve">individually associated with </w:t>
      </w:r>
      <w:r w:rsidR="00A37346" w:rsidRPr="00BE40FA">
        <w:rPr>
          <w:color w:val="000000" w:themeColor="text1"/>
        </w:rPr>
        <w:t>an increase in odds (</w:t>
      </w:r>
      <w:r w:rsidR="00FC7612">
        <w:rPr>
          <w:bCs/>
          <w:color w:val="000000" w:themeColor="text1"/>
          <w:lang w:val="en-GB"/>
        </w:rPr>
        <w:t>11.5</w:t>
      </w:r>
      <w:r w:rsidR="00A37346" w:rsidRPr="00BE40FA">
        <w:rPr>
          <w:color w:val="000000" w:themeColor="text1"/>
        </w:rPr>
        <w:t xml:space="preserve">%; </w:t>
      </w:r>
      <w:r w:rsidR="00301AD8" w:rsidRPr="00BE40FA">
        <w:rPr>
          <w:color w:val="000000" w:themeColor="text1"/>
        </w:rPr>
        <w:t>95% credible interval[</w:t>
      </w:r>
      <w:proofErr w:type="spellStart"/>
      <w:r w:rsidR="00301AD8" w:rsidRPr="00BE40FA">
        <w:rPr>
          <w:color w:val="000000" w:themeColor="text1"/>
        </w:rPr>
        <w:t>CrI</w:t>
      </w:r>
      <w:proofErr w:type="spellEnd"/>
      <w:r w:rsidR="00301AD8" w:rsidRPr="00BE40FA">
        <w:rPr>
          <w:color w:val="000000" w:themeColor="text1"/>
        </w:rPr>
        <w:t>]</w:t>
      </w:r>
      <w:r w:rsidR="00A37346" w:rsidRPr="00BE40FA">
        <w:rPr>
          <w:color w:val="000000" w:themeColor="text1"/>
        </w:rPr>
        <w:t>:</w:t>
      </w:r>
      <w:r w:rsidR="00FC7612">
        <w:rPr>
          <w:color w:val="000000" w:themeColor="text1"/>
        </w:rPr>
        <w:t>-1.0</w:t>
      </w:r>
      <w:r w:rsidR="00A37346" w:rsidRPr="00BE40FA">
        <w:rPr>
          <w:color w:val="000000" w:themeColor="text1"/>
        </w:rPr>
        <w:t>%,</w:t>
      </w:r>
      <w:r w:rsidR="00FC7612">
        <w:rPr>
          <w:bCs/>
          <w:color w:val="000000" w:themeColor="text1"/>
          <w:lang w:val="en-GB"/>
        </w:rPr>
        <w:t>25.6</w:t>
      </w:r>
      <w:r w:rsidR="00A37346" w:rsidRPr="00BE40FA">
        <w:rPr>
          <w:color w:val="000000" w:themeColor="text1"/>
        </w:rPr>
        <w:t xml:space="preserve">%), </w:t>
      </w:r>
      <w:r w:rsidR="0030607A">
        <w:rPr>
          <w:color w:val="000000" w:themeColor="text1"/>
        </w:rPr>
        <w:t xml:space="preserve">with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w:t>
      </w:r>
      <w:r w:rsidR="008A5E7B">
        <w:rPr>
          <w:color w:val="000000" w:themeColor="text1"/>
        </w:rPr>
        <w:t>(SD=</w:t>
      </w:r>
      <w:r w:rsidR="008A5E7B">
        <w:rPr>
          <w:bCs/>
          <w:color w:val="000000" w:themeColor="text1"/>
          <w:lang w:val="en-GB"/>
        </w:rPr>
        <w:t>20</w:t>
      </w:r>
      <w:r w:rsidR="008A5E7B" w:rsidRPr="00BE40FA">
        <w:rPr>
          <w:color w:val="000000" w:themeColor="text1"/>
        </w:rPr>
        <w:t>µg/m</w:t>
      </w:r>
      <w:r w:rsidR="008A5E7B" w:rsidRPr="00BE40FA">
        <w:rPr>
          <w:color w:val="000000" w:themeColor="text1"/>
          <w:vertAlign w:val="superscript"/>
        </w:rPr>
        <w:t>3</w:t>
      </w:r>
      <w:r w:rsidR="008A5E7B">
        <w:rPr>
          <w:color w:val="000000" w:themeColor="text1"/>
        </w:rPr>
        <w:t xml:space="preserve">) </w:t>
      </w:r>
      <w:r w:rsidR="00301AD8">
        <w:rPr>
          <w:color w:val="000000" w:themeColor="text1"/>
        </w:rPr>
        <w:t>(</w:t>
      </w:r>
      <w:r w:rsidR="00301AD8">
        <w:rPr>
          <w:bCs/>
          <w:color w:val="000000" w:themeColor="text1"/>
          <w:lang w:val="en-GB"/>
        </w:rPr>
        <w:t>-4.6</w:t>
      </w:r>
      <w:r w:rsidR="00301AD8" w:rsidRPr="00BE40FA">
        <w:rPr>
          <w:color w:val="000000" w:themeColor="text1"/>
        </w:rPr>
        <w:t>%;95%CrI</w:t>
      </w:r>
      <w:r w:rsidR="00301AD8">
        <w:rPr>
          <w:bCs/>
          <w:color w:val="000000" w:themeColor="text1"/>
          <w:lang w:val="en-GB"/>
        </w:rPr>
        <w:t>-18.1%</w:t>
      </w:r>
      <w:r w:rsidR="00301AD8" w:rsidRPr="00BE40FA">
        <w:rPr>
          <w:color w:val="000000" w:themeColor="text1"/>
        </w:rPr>
        <w:t>,</w:t>
      </w:r>
      <w:r w:rsidR="00301AD8">
        <w:rPr>
          <w:color w:val="000000" w:themeColor="text1"/>
        </w:rPr>
        <w:t>8.9</w:t>
      </w:r>
      <w:r w:rsidR="00301AD8" w:rsidRPr="00BE40FA">
        <w:rPr>
          <w:color w:val="000000" w:themeColor="text1"/>
        </w:rPr>
        <w:t>%</w:t>
      </w:r>
      <w:r w:rsidR="00301AD8">
        <w:rPr>
          <w:color w:val="000000" w:themeColor="text1"/>
        </w:rPr>
        <w:t>)</w:t>
      </w:r>
      <w:r w:rsidR="00A572E0">
        <w:rPr>
          <w:color w:val="000000" w:themeColor="text1"/>
        </w:rPr>
        <w:t xml:space="preserve"> and</w:t>
      </w:r>
      <w:r w:rsidR="00CE13EF">
        <w:rPr>
          <w:color w:val="000000" w:themeColor="text1"/>
        </w:rPr>
        <w:t xml:space="preserve"> </w:t>
      </w:r>
      <w:r w:rsidR="00FD4E15" w:rsidRPr="00BE40FA">
        <w:rPr>
          <w:color w:val="000000" w:themeColor="text1"/>
        </w:rPr>
        <w:t>CO</w:t>
      </w:r>
      <w:r w:rsidR="005B1552">
        <w:rPr>
          <w:color w:val="000000" w:themeColor="text1"/>
        </w:rPr>
        <w:t xml:space="preserve"> (SD=</w:t>
      </w:r>
      <w:r w:rsidR="005B1552">
        <w:rPr>
          <w:bCs/>
          <w:color w:val="000000" w:themeColor="text1"/>
          <w:lang w:val="en-GB"/>
        </w:rPr>
        <w:t>106</w:t>
      </w:r>
      <w:r w:rsidR="005B1552" w:rsidRPr="00BE40FA">
        <w:rPr>
          <w:color w:val="000000" w:themeColor="text1"/>
        </w:rPr>
        <w:t>µg/m</w:t>
      </w:r>
      <w:r w:rsidR="005B1552" w:rsidRPr="00BE40FA">
        <w:rPr>
          <w:color w:val="000000" w:themeColor="text1"/>
          <w:vertAlign w:val="superscript"/>
        </w:rPr>
        <w:t>3</w:t>
      </w:r>
      <w:r w:rsidR="005B1552">
        <w:rPr>
          <w:color w:val="000000" w:themeColor="text1"/>
        </w:rPr>
        <w:t>)</w:t>
      </w:r>
      <w:r w:rsidR="00301AD8">
        <w:rPr>
          <w:color w:val="000000" w:themeColor="text1"/>
        </w:rPr>
        <w:t xml:space="preserve"> (</w:t>
      </w:r>
      <w:r w:rsidR="007A4DB2">
        <w:rPr>
          <w:bCs/>
          <w:color w:val="000000" w:themeColor="text1"/>
          <w:lang w:val="en-GB"/>
        </w:rPr>
        <w:t>-3.2</w:t>
      </w:r>
      <w:r w:rsidR="00301AD8" w:rsidRPr="00BE40FA">
        <w:rPr>
          <w:color w:val="000000" w:themeColor="text1"/>
        </w:rPr>
        <w:t>%;95%CrI</w:t>
      </w:r>
      <w:r w:rsidR="00B80476">
        <w:rPr>
          <w:bCs/>
          <w:color w:val="000000" w:themeColor="text1"/>
          <w:lang w:val="en-GB"/>
        </w:rPr>
        <w:t>-14.4</w:t>
      </w:r>
      <w:r w:rsidR="00301AD8">
        <w:rPr>
          <w:bCs/>
          <w:color w:val="000000" w:themeColor="text1"/>
          <w:lang w:val="en-GB"/>
        </w:rPr>
        <w:t>%</w:t>
      </w:r>
      <w:r w:rsidR="00301AD8" w:rsidRPr="00BE40FA">
        <w:rPr>
          <w:color w:val="000000" w:themeColor="text1"/>
        </w:rPr>
        <w:t>,</w:t>
      </w:r>
      <w:r w:rsidR="00B80476">
        <w:rPr>
          <w:color w:val="000000" w:themeColor="text1"/>
        </w:rPr>
        <w:t>10.0</w:t>
      </w:r>
      <w:r w:rsidR="00301AD8" w:rsidRPr="00BE40FA">
        <w:rPr>
          <w:color w:val="000000" w:themeColor="text1"/>
        </w:rPr>
        <w:t>%</w:t>
      </w:r>
      <w:r w:rsidR="007A4DB2">
        <w:rPr>
          <w:color w:val="000000" w:themeColor="text1"/>
        </w:rPr>
        <w:t>)</w:t>
      </w:r>
      <w:r w:rsidR="00CE13EF">
        <w:rPr>
          <w:color w:val="000000" w:themeColor="text1"/>
        </w:rPr>
        <w:t xml:space="preserve"> and a null </w:t>
      </w:r>
      <w:r w:rsidR="00DB54CC">
        <w:rPr>
          <w:color w:val="000000" w:themeColor="text1"/>
        </w:rPr>
        <w:t>association</w:t>
      </w:r>
      <w:r w:rsidR="00CE13EF">
        <w:rPr>
          <w:color w:val="000000" w:themeColor="text1"/>
        </w:rPr>
        <w:t xml:space="preserve"> of non-EC </w:t>
      </w:r>
      <w:r w:rsidR="00CE13EF" w:rsidRPr="00BE40FA">
        <w:rPr>
          <w:bCs/>
        </w:rPr>
        <w:t>PM</w:t>
      </w:r>
      <w:r w:rsidR="00CE13EF" w:rsidRPr="00BE40FA">
        <w:rPr>
          <w:bCs/>
          <w:vertAlign w:val="subscript"/>
        </w:rPr>
        <w:t>2</w:t>
      </w:r>
      <w:r w:rsidR="00CE13EF" w:rsidRPr="00BE40FA">
        <w:rPr>
          <w:bCs/>
          <w:i/>
          <w:vertAlign w:val="subscript"/>
        </w:rPr>
        <w:t>.</w:t>
      </w:r>
      <w:r w:rsidR="00CE13EF" w:rsidRPr="00BE40FA">
        <w:rPr>
          <w:bCs/>
          <w:vertAlign w:val="subscript"/>
        </w:rPr>
        <w:t>5</w:t>
      </w:r>
      <w:r w:rsidR="00CE13EF" w:rsidRPr="007F59FC">
        <w:rPr>
          <w:bCs/>
        </w:rPr>
        <w:t xml:space="preserve"> </w:t>
      </w:r>
      <w:r w:rsidR="003A45FE">
        <w:rPr>
          <w:bCs/>
        </w:rPr>
        <w:t>(SD=</w:t>
      </w:r>
      <w:r w:rsidR="003A45FE" w:rsidRPr="003A45FE">
        <w:rPr>
          <w:bCs/>
        </w:rPr>
        <w:t>2.37</w:t>
      </w:r>
      <w:r w:rsidR="003A45FE" w:rsidRPr="00BE40FA">
        <w:rPr>
          <w:color w:val="000000" w:themeColor="text1"/>
        </w:rPr>
        <w:t>µg/m</w:t>
      </w:r>
      <w:r w:rsidR="003A45FE" w:rsidRPr="00BE40FA">
        <w:rPr>
          <w:color w:val="000000" w:themeColor="text1"/>
          <w:vertAlign w:val="superscript"/>
        </w:rPr>
        <w:t>3</w:t>
      </w:r>
      <w:r w:rsidR="003A45FE">
        <w:rPr>
          <w:bCs/>
        </w:rPr>
        <w:t xml:space="preserve">) </w:t>
      </w:r>
      <w:r w:rsidR="00CE13EF">
        <w:rPr>
          <w:color w:val="000000" w:themeColor="text1"/>
        </w:rPr>
        <w:t>(</w:t>
      </w:r>
      <w:r w:rsidR="00CE13EF">
        <w:rPr>
          <w:bCs/>
          <w:color w:val="000000" w:themeColor="text1"/>
          <w:lang w:val="en-GB"/>
        </w:rPr>
        <w:t>0.7</w:t>
      </w:r>
      <w:r w:rsidR="00CE13EF" w:rsidRPr="00BE40FA">
        <w:rPr>
          <w:color w:val="000000" w:themeColor="text1"/>
        </w:rPr>
        <w:t>%;95%CrI</w:t>
      </w:r>
      <w:r w:rsidR="00CE13EF">
        <w:rPr>
          <w:bCs/>
          <w:color w:val="000000" w:themeColor="text1"/>
          <w:lang w:val="en-GB"/>
        </w:rPr>
        <w:t>-9.2%</w:t>
      </w:r>
      <w:r w:rsidR="00CE13EF" w:rsidRPr="00BE40FA">
        <w:rPr>
          <w:color w:val="000000" w:themeColor="text1"/>
        </w:rPr>
        <w:t>,</w:t>
      </w:r>
      <w:r w:rsidR="00CE13EF">
        <w:rPr>
          <w:color w:val="000000" w:themeColor="text1"/>
        </w:rPr>
        <w:t>12.4</w:t>
      </w:r>
      <w:r w:rsidR="00CE13EF" w:rsidRPr="00BE40FA">
        <w:rPr>
          <w:color w:val="000000" w:themeColor="text1"/>
        </w:rPr>
        <w:t>%</w:t>
      </w:r>
      <w:r w:rsidR="00CE13EF">
        <w:rPr>
          <w:color w:val="000000" w:themeColor="text1"/>
        </w:rPr>
        <w:t>)</w:t>
      </w:r>
      <w:r w:rsidR="007A4DB2">
        <w:rPr>
          <w:color w:val="000000" w:themeColor="text1"/>
        </w:rPr>
        <w:t>.</w:t>
      </w:r>
      <w:r w:rsidR="00075A9F">
        <w:rPr>
          <w:bCs/>
        </w:rPr>
        <w:t xml:space="preserve"> </w:t>
      </w:r>
      <w:r w:rsidR="004F2138">
        <w:rPr>
          <w:bCs/>
        </w:rPr>
        <w:t xml:space="preserve">We found no </w:t>
      </w:r>
      <w:r w:rsidR="00B67D54">
        <w:rPr>
          <w:bCs/>
        </w:rPr>
        <w:t xml:space="preserve">clear </w:t>
      </w:r>
      <w:r w:rsidR="004F2138">
        <w:rPr>
          <w:bCs/>
        </w:rPr>
        <w:t>association for joint or overall traffic pollution.</w:t>
      </w:r>
      <w:r w:rsidR="00075A9F">
        <w:rPr>
          <w:color w:val="000000" w:themeColor="text1"/>
        </w:rPr>
        <w:t xml:space="preserve"> T</w:t>
      </w:r>
      <w:r w:rsidR="005D4AE9" w:rsidRPr="00BE40FA">
        <w:rPr>
          <w:color w:val="000000" w:themeColor="text1"/>
        </w:rPr>
        <w:t xml:space="preserve">here was a </w:t>
      </w:r>
      <w:r w:rsidR="00FB51F2">
        <w:rPr>
          <w:bCs/>
          <w:color w:val="000000" w:themeColor="text1"/>
          <w:lang w:val="en-GB"/>
        </w:rPr>
        <w:t>77.8</w:t>
      </w:r>
      <w:r w:rsidR="00206E74" w:rsidRPr="00BE40FA">
        <w:rPr>
          <w:bCs/>
        </w:rPr>
        <w:t xml:space="preserve">% </w:t>
      </w:r>
      <w:r w:rsidR="005D4AE9" w:rsidRPr="00BE40FA">
        <w:rPr>
          <w:color w:val="000000" w:themeColor="text1"/>
        </w:rPr>
        <w:t xml:space="preserve">posterior probability of a positive association between the </w:t>
      </w:r>
      <w:r w:rsidR="00BF4240">
        <w:rPr>
          <w:color w:val="000000" w:themeColor="text1"/>
        </w:rPr>
        <w:t>joint</w:t>
      </w:r>
      <w:r w:rsidR="00BF4240" w:rsidRPr="00BE40FA">
        <w:rPr>
          <w:color w:val="000000" w:themeColor="text1"/>
        </w:rPr>
        <w:t xml:space="preserve"> </w:t>
      </w:r>
      <w:r w:rsidR="005D4AE9" w:rsidRPr="00BE40FA">
        <w:rPr>
          <w:color w:val="000000" w:themeColor="text1"/>
        </w:rPr>
        <w:t>effect of pollutants and ALS diagnosis</w:t>
      </w:r>
      <w:r w:rsidR="00B86B82">
        <w:rPr>
          <w:color w:val="000000" w:themeColor="text1"/>
        </w:rPr>
        <w:t>,</w:t>
      </w:r>
      <w:r w:rsidR="001F585A">
        <w:rPr>
          <w:color w:val="000000" w:themeColor="text1"/>
        </w:rPr>
        <w:t xml:space="preserve"> </w:t>
      </w:r>
      <w:r w:rsidR="00FB51F2">
        <w:rPr>
          <w:bCs/>
          <w:color w:val="000000" w:themeColor="text1"/>
          <w:lang w:val="en-GB"/>
        </w:rPr>
        <w:t>96.3</w:t>
      </w:r>
      <w:r w:rsidR="00B86B82">
        <w:rPr>
          <w:bCs/>
          <w:color w:val="000000" w:themeColor="text1"/>
          <w:lang w:val="en-GB"/>
        </w:rPr>
        <w:t xml:space="preserve">% for </w:t>
      </w:r>
      <w:r w:rsidR="004F5A21">
        <w:rPr>
          <w:bCs/>
          <w:color w:val="000000" w:themeColor="text1"/>
          <w:lang w:val="en-GB"/>
        </w:rPr>
        <w:t xml:space="preserve">EC, </w:t>
      </w:r>
      <w:r w:rsidR="00FB51F2">
        <w:rPr>
          <w:bCs/>
          <w:color w:val="000000" w:themeColor="text1"/>
          <w:lang w:val="en-GB"/>
        </w:rPr>
        <w:t>27.8</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FB51F2">
        <w:rPr>
          <w:bCs/>
          <w:color w:val="000000" w:themeColor="text1"/>
          <w:lang w:val="en-GB"/>
        </w:rPr>
        <w:t>26.7</w:t>
      </w:r>
      <w:r w:rsidR="004F5A21">
        <w:rPr>
          <w:bCs/>
          <w:color w:val="000000" w:themeColor="text1"/>
          <w:lang w:val="en-GB"/>
        </w:rPr>
        <w:t>% for CO</w:t>
      </w:r>
      <w:r w:rsidR="005D4AE9" w:rsidRPr="00BE40FA">
        <w:rPr>
          <w:color w:val="000000" w:themeColor="text1"/>
        </w:rPr>
        <w:t>.</w:t>
      </w:r>
    </w:p>
    <w:p w14:paraId="68D840FB" w14:textId="77777777" w:rsidR="00666546" w:rsidRPr="00BE40FA" w:rsidRDefault="00666546" w:rsidP="00334B76">
      <w:pPr>
        <w:jc w:val="both"/>
        <w:rPr>
          <w:color w:val="000000" w:themeColor="text1"/>
        </w:rPr>
      </w:pPr>
    </w:p>
    <w:p w14:paraId="694E7838" w14:textId="0F5ED6A2" w:rsidR="00BB2133" w:rsidRDefault="00E27205" w:rsidP="00334B76">
      <w:pPr>
        <w:jc w:val="both"/>
      </w:pPr>
      <w:r w:rsidRPr="00BE40FA">
        <w:rPr>
          <w:b/>
        </w:rPr>
        <w:lastRenderedPageBreak/>
        <w:t>Conclusion</w:t>
      </w:r>
      <w:r w:rsidR="00C768EE">
        <w:rPr>
          <w:b/>
        </w:rPr>
        <w:t>s:</w:t>
      </w:r>
      <w:r w:rsidRPr="00BE40FA">
        <w:rPr>
          <w:bCs/>
        </w:rPr>
        <w:t xml:space="preserve"> </w:t>
      </w:r>
      <w:r w:rsidR="00472A55">
        <w:t>A</w:t>
      </w:r>
      <w:r w:rsidR="005D4AE9" w:rsidRPr="00BE40FA">
        <w:t xml:space="preserve"> potential positive association between ALS diagnosis and </w:t>
      </w:r>
      <w:r w:rsidR="002264EC">
        <w:t>pollutants</w:t>
      </w:r>
      <w:r w:rsidR="001F41E8">
        <w:t xml:space="preserve">, particularly for </w:t>
      </w:r>
      <w:r w:rsidR="00D83E73">
        <w:t>EC</w:t>
      </w:r>
      <w:r w:rsidR="00ED0BF2">
        <w:t>, though results are inconclusive</w:t>
      </w:r>
      <w:r w:rsidR="005D4AE9" w:rsidRPr="00BE40FA">
        <w:t xml:space="preserve">. Further work is needed to understand the role of </w:t>
      </w:r>
      <w:r w:rsidR="001E6A35">
        <w:t xml:space="preserve">traffic-related </w:t>
      </w:r>
      <w:r w:rsidR="005D4AE9" w:rsidRPr="00BE40FA">
        <w:t>air pollution on ALS pathogenesis.</w:t>
      </w:r>
    </w:p>
    <w:p w14:paraId="281E0A2B" w14:textId="77777777" w:rsidR="00BB2133" w:rsidRDefault="00BB2133" w:rsidP="003D3846"/>
    <w:p w14:paraId="6DCDC675" w14:textId="69F81CA8" w:rsidR="00BB2133" w:rsidRDefault="00BB2133" w:rsidP="003D3846">
      <w:pPr>
        <w:rPr>
          <w:b/>
          <w:bCs/>
        </w:rPr>
      </w:pPr>
      <w:r>
        <w:rPr>
          <w:b/>
          <w:bCs/>
        </w:rPr>
        <w:t>Abbreviations:</w:t>
      </w:r>
    </w:p>
    <w:p w14:paraId="57CC732C" w14:textId="67A8AEBE" w:rsidR="00FD19BF" w:rsidRDefault="00252AC0" w:rsidP="003D3846">
      <w:r>
        <w:rPr>
          <w:color w:val="000000" w:themeColor="text1"/>
        </w:rPr>
        <w:t>ALS</w:t>
      </w:r>
      <w:r>
        <w:rPr>
          <w:b/>
        </w:rPr>
        <w:tab/>
      </w:r>
      <w:r w:rsidR="00FD19BF">
        <w:rPr>
          <w:b/>
        </w:rPr>
        <w:tab/>
      </w:r>
      <w:r w:rsidR="004E045E">
        <w:rPr>
          <w:b/>
        </w:rPr>
        <w:tab/>
      </w:r>
      <w:r w:rsidR="00C16D47">
        <w:rPr>
          <w:b/>
        </w:rPr>
        <w:tab/>
      </w:r>
      <w:r w:rsidR="00A12AB5" w:rsidRPr="00BE40FA">
        <w:t>Amyotrophic lateral sclerosis</w:t>
      </w:r>
    </w:p>
    <w:p w14:paraId="4D44A5A2" w14:textId="27CAD034" w:rsidR="00A213BA" w:rsidRDefault="00A213BA" w:rsidP="003D3846">
      <w:pPr>
        <w:rPr>
          <w:bCs/>
        </w:rPr>
      </w:pPr>
      <w:r>
        <w:t>BKMR</w:t>
      </w:r>
      <w:r>
        <w:tab/>
      </w:r>
      <w:r>
        <w:tab/>
      </w:r>
      <w:r>
        <w:tab/>
      </w:r>
      <w:r>
        <w:tab/>
      </w:r>
      <w:r>
        <w:rPr>
          <w:color w:val="000000" w:themeColor="text1"/>
        </w:rPr>
        <w:t xml:space="preserve">Bayesian </w:t>
      </w:r>
      <w:r w:rsidR="00574633">
        <w:rPr>
          <w:color w:val="000000" w:themeColor="text1"/>
        </w:rPr>
        <w:t>k</w:t>
      </w:r>
      <w:r>
        <w:rPr>
          <w:color w:val="000000" w:themeColor="text1"/>
        </w:rPr>
        <w:t xml:space="preserve">ernel </w:t>
      </w:r>
      <w:r w:rsidR="00574633">
        <w:rPr>
          <w:color w:val="000000" w:themeColor="text1"/>
        </w:rPr>
        <w:t>m</w:t>
      </w:r>
      <w:r>
        <w:rPr>
          <w:color w:val="000000" w:themeColor="text1"/>
        </w:rPr>
        <w:t xml:space="preserve">achine </w:t>
      </w:r>
      <w:r w:rsidR="00574633">
        <w:rPr>
          <w:color w:val="000000" w:themeColor="text1"/>
        </w:rPr>
        <w:t>r</w:t>
      </w:r>
      <w:r>
        <w:rPr>
          <w:color w:val="000000" w:themeColor="text1"/>
        </w:rPr>
        <w:t>egression</w:t>
      </w:r>
    </w:p>
    <w:p w14:paraId="2BE76AA7" w14:textId="2653CAE4" w:rsidR="00387C2D" w:rsidRDefault="00387C2D" w:rsidP="003D3846">
      <w:pPr>
        <w:rPr>
          <w:bCs/>
        </w:rPr>
      </w:pPr>
      <w:r>
        <w:rPr>
          <w:color w:val="000000" w:themeColor="text1"/>
        </w:rPr>
        <w:t>CO</w:t>
      </w:r>
      <w:r w:rsidRPr="00BE40FA">
        <w:rPr>
          <w:b/>
        </w:rPr>
        <w:t xml:space="preserve"> </w:t>
      </w:r>
      <w:r>
        <w:rPr>
          <w:b/>
        </w:rPr>
        <w:tab/>
      </w:r>
      <w:r>
        <w:rPr>
          <w:b/>
        </w:rPr>
        <w:tab/>
      </w:r>
      <w:r w:rsidR="004E045E">
        <w:rPr>
          <w:b/>
        </w:rPr>
        <w:tab/>
      </w:r>
      <w:r w:rsidR="00C16D47">
        <w:rPr>
          <w:b/>
        </w:rPr>
        <w:tab/>
      </w:r>
      <w:r w:rsidR="001A1AA5">
        <w:rPr>
          <w:bCs/>
        </w:rPr>
        <w:t>C</w:t>
      </w:r>
      <w:r w:rsidR="001A1AA5" w:rsidRPr="00BE40FA">
        <w:rPr>
          <w:bCs/>
        </w:rPr>
        <w:t>arbon monoxide</w:t>
      </w:r>
    </w:p>
    <w:p w14:paraId="519C9A8A" w14:textId="779B5C53" w:rsidR="00DB18B1" w:rsidRPr="00387C2D" w:rsidRDefault="00DB18B1" w:rsidP="003D3846">
      <w:pPr>
        <w:rPr>
          <w:bCs/>
        </w:rPr>
      </w:pPr>
      <w:proofErr w:type="spellStart"/>
      <w:r>
        <w:rPr>
          <w:bCs/>
        </w:rPr>
        <w:t>CrI</w:t>
      </w:r>
      <w:proofErr w:type="spellEnd"/>
      <w:r>
        <w:rPr>
          <w:bCs/>
        </w:rPr>
        <w:tab/>
      </w:r>
      <w:r>
        <w:rPr>
          <w:bCs/>
        </w:rPr>
        <w:tab/>
      </w:r>
      <w:r w:rsidR="004E045E">
        <w:rPr>
          <w:bCs/>
        </w:rPr>
        <w:tab/>
      </w:r>
      <w:r w:rsidR="00C16D47">
        <w:rPr>
          <w:bCs/>
        </w:rPr>
        <w:tab/>
      </w:r>
      <w:r w:rsidR="00A84FE9">
        <w:rPr>
          <w:color w:val="000000" w:themeColor="text1"/>
        </w:rPr>
        <w:t>C</w:t>
      </w:r>
      <w:r w:rsidR="00A84FE9" w:rsidRPr="00BE40FA">
        <w:rPr>
          <w:color w:val="000000" w:themeColor="text1"/>
        </w:rPr>
        <w:t>redible interval</w:t>
      </w:r>
    </w:p>
    <w:p w14:paraId="0D5D1456" w14:textId="6B48460C" w:rsidR="00C16D47" w:rsidRDefault="00C16D47" w:rsidP="003D3846">
      <w:pPr>
        <w:rPr>
          <w:bCs/>
        </w:rPr>
      </w:pPr>
      <w:r>
        <w:rPr>
          <w:bCs/>
          <w:color w:val="000000" w:themeColor="text1"/>
        </w:rPr>
        <w:t>DEHM-UBM-</w:t>
      </w:r>
      <w:proofErr w:type="spellStart"/>
      <w:r>
        <w:rPr>
          <w:bCs/>
          <w:color w:val="000000" w:themeColor="text1"/>
        </w:rPr>
        <w:t>AirGIS</w:t>
      </w:r>
      <w:proofErr w:type="spellEnd"/>
      <w:r>
        <w:rPr>
          <w:bCs/>
          <w:color w:val="000000" w:themeColor="text1"/>
        </w:rPr>
        <w:tab/>
      </w:r>
      <w:r>
        <w:rPr>
          <w:bCs/>
          <w:color w:val="000000" w:themeColor="text1"/>
        </w:rPr>
        <w:tab/>
        <w:t>Spatio-temporal air pollution modelling system used in study</w:t>
      </w:r>
    </w:p>
    <w:p w14:paraId="1EB2C85E" w14:textId="78445339" w:rsidR="00387C2D" w:rsidRDefault="00387C2D" w:rsidP="003D3846">
      <w:pPr>
        <w:rPr>
          <w:bCs/>
        </w:rPr>
      </w:pPr>
      <w:r>
        <w:rPr>
          <w:bCs/>
        </w:rPr>
        <w:t>EC</w:t>
      </w:r>
      <w:r>
        <w:rPr>
          <w:bCs/>
        </w:rPr>
        <w:tab/>
      </w:r>
      <w:r>
        <w:rPr>
          <w:bCs/>
        </w:rPr>
        <w:tab/>
      </w:r>
      <w:r w:rsidR="004E045E">
        <w:rPr>
          <w:bCs/>
        </w:rPr>
        <w:tab/>
      </w:r>
      <w:r w:rsidR="00C16D47">
        <w:rPr>
          <w:bCs/>
        </w:rPr>
        <w:tab/>
      </w:r>
      <w:r w:rsidR="0023021B">
        <w:rPr>
          <w:bCs/>
        </w:rPr>
        <w:t>E</w:t>
      </w:r>
      <w:r w:rsidR="0023021B" w:rsidRPr="00BE40FA">
        <w:rPr>
          <w:bCs/>
        </w:rPr>
        <w:t>lemental carbon</w:t>
      </w:r>
    </w:p>
    <w:p w14:paraId="0D19B281" w14:textId="22D36D36" w:rsidR="00387C2D" w:rsidRDefault="00387C2D" w:rsidP="003D3846">
      <w:pPr>
        <w:rPr>
          <w:bCs/>
          <w:color w:val="000000" w:themeColor="text1"/>
        </w:rPr>
      </w:pPr>
      <w:r>
        <w:rPr>
          <w:bCs/>
        </w:rPr>
        <w:t>ICD</w:t>
      </w:r>
      <w:r>
        <w:rPr>
          <w:bCs/>
        </w:rPr>
        <w:tab/>
      </w:r>
      <w:r>
        <w:rPr>
          <w:bCs/>
        </w:rPr>
        <w:tab/>
      </w:r>
      <w:r w:rsidR="004E045E">
        <w:rPr>
          <w:bCs/>
        </w:rPr>
        <w:tab/>
      </w:r>
      <w:r w:rsidR="00C16D47">
        <w:rPr>
          <w:bCs/>
        </w:rPr>
        <w:tab/>
      </w:r>
      <w:r w:rsidR="001B504A" w:rsidRPr="00BE40FA">
        <w:rPr>
          <w:bCs/>
          <w:color w:val="000000" w:themeColor="text1"/>
        </w:rPr>
        <w:t>International Classification of Diseases</w:t>
      </w:r>
    </w:p>
    <w:p w14:paraId="24117541" w14:textId="316A9825" w:rsidR="00530C4E" w:rsidRDefault="00530C4E" w:rsidP="003D3846">
      <w:pPr>
        <w:rPr>
          <w:iCs/>
        </w:rPr>
      </w:pPr>
      <w:r>
        <w:rPr>
          <w:bCs/>
        </w:rPr>
        <w:t>IQR</w:t>
      </w:r>
      <w:r>
        <w:rPr>
          <w:bCs/>
        </w:rPr>
        <w:tab/>
      </w:r>
      <w:r>
        <w:rPr>
          <w:bCs/>
        </w:rPr>
        <w:tab/>
      </w:r>
      <w:r>
        <w:rPr>
          <w:bCs/>
        </w:rPr>
        <w:tab/>
      </w:r>
      <w:r>
        <w:rPr>
          <w:bCs/>
        </w:rPr>
        <w:tab/>
      </w:r>
      <w:r w:rsidR="00CD465A">
        <w:rPr>
          <w:iCs/>
        </w:rPr>
        <w:t xml:space="preserve">Interquartile </w:t>
      </w:r>
      <w:r w:rsidR="004D441C">
        <w:rPr>
          <w:iCs/>
        </w:rPr>
        <w:t>r</w:t>
      </w:r>
      <w:r w:rsidR="00CD465A">
        <w:rPr>
          <w:iCs/>
        </w:rPr>
        <w:t>ange</w:t>
      </w:r>
    </w:p>
    <w:p w14:paraId="3A671B80" w14:textId="5FB74024" w:rsidR="004D441C" w:rsidRPr="00387C2D" w:rsidRDefault="004D441C" w:rsidP="003D3846">
      <w:pPr>
        <w:rPr>
          <w:bCs/>
        </w:rPr>
      </w:pPr>
      <w:r>
        <w:rPr>
          <w:iCs/>
        </w:rPr>
        <w:t>IR</w:t>
      </w:r>
      <w:r>
        <w:rPr>
          <w:iCs/>
        </w:rPr>
        <w:tab/>
      </w:r>
      <w:r>
        <w:rPr>
          <w:iCs/>
        </w:rPr>
        <w:tab/>
      </w:r>
      <w:r>
        <w:rPr>
          <w:iCs/>
        </w:rPr>
        <w:tab/>
      </w:r>
      <w:r>
        <w:rPr>
          <w:iCs/>
        </w:rPr>
        <w:tab/>
      </w:r>
      <w:r>
        <w:rPr>
          <w:color w:val="000000"/>
        </w:rPr>
        <w:t>Incidence ratio</w:t>
      </w:r>
    </w:p>
    <w:p w14:paraId="7AFF587F" w14:textId="6CADD488" w:rsidR="008B714A" w:rsidRDefault="008B714A" w:rsidP="003D3846">
      <w:pPr>
        <w:rPr>
          <w:color w:val="000000" w:themeColor="text1"/>
        </w:rPr>
      </w:pPr>
      <w:r>
        <w:rPr>
          <w:color w:val="000000" w:themeColor="text1"/>
        </w:rPr>
        <w:t>Non-EC PM</w:t>
      </w:r>
      <w:r w:rsidRPr="003A7CAB">
        <w:rPr>
          <w:color w:val="000000" w:themeColor="text1"/>
          <w:vertAlign w:val="subscript"/>
        </w:rPr>
        <w:t>2.5</w:t>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C33EBA">
        <w:rPr>
          <w:color w:val="000000" w:themeColor="text1"/>
        </w:rPr>
        <w:t>Non-</w:t>
      </w:r>
      <w:r w:rsidR="00C33EBA">
        <w:rPr>
          <w:bCs/>
        </w:rPr>
        <w:t>e</w:t>
      </w:r>
      <w:r w:rsidR="00C33EBA" w:rsidRPr="00BE40FA">
        <w:rPr>
          <w:bCs/>
        </w:rPr>
        <w:t>lemental carbon</w:t>
      </w:r>
      <w:r w:rsidR="00C33EBA">
        <w:rPr>
          <w:bCs/>
        </w:rPr>
        <w:t xml:space="preserve"> fine </w:t>
      </w:r>
      <w:r w:rsidR="002A16C1">
        <w:rPr>
          <w:bCs/>
        </w:rPr>
        <w:t>particles</w:t>
      </w:r>
    </w:p>
    <w:p w14:paraId="5FF1CB15" w14:textId="63BF440A" w:rsidR="00FD19BF" w:rsidRDefault="00FD19BF" w:rsidP="003D3846">
      <w:pPr>
        <w:rPr>
          <w:bCs/>
        </w:rPr>
      </w:pPr>
      <w:r>
        <w:rPr>
          <w:color w:val="000000" w:themeColor="text1"/>
        </w:rPr>
        <w:t>NO</w:t>
      </w:r>
      <w:r w:rsidRPr="008922C5">
        <w:rPr>
          <w:color w:val="000000" w:themeColor="text1"/>
          <w:vertAlign w:val="subscript"/>
        </w:rPr>
        <w:t>x</w:t>
      </w:r>
      <w:r w:rsidRPr="00BE40FA">
        <w:rPr>
          <w:b/>
        </w:rPr>
        <w:t xml:space="preserve"> </w:t>
      </w:r>
      <w:r>
        <w:rPr>
          <w:b/>
        </w:rPr>
        <w:tab/>
      </w:r>
      <w:r>
        <w:rPr>
          <w:b/>
        </w:rPr>
        <w:tab/>
      </w:r>
      <w:r w:rsidR="004E045E">
        <w:rPr>
          <w:b/>
        </w:rPr>
        <w:tab/>
      </w:r>
      <w:r w:rsidR="00C16D47">
        <w:rPr>
          <w:b/>
        </w:rPr>
        <w:tab/>
      </w:r>
      <w:r w:rsidR="00C26C40">
        <w:rPr>
          <w:bCs/>
        </w:rPr>
        <w:t>N</w:t>
      </w:r>
      <w:r w:rsidR="00C26C40" w:rsidRPr="00BE40FA">
        <w:rPr>
          <w:bCs/>
        </w:rPr>
        <w:t>itrogen oxides</w:t>
      </w:r>
    </w:p>
    <w:p w14:paraId="18221A76" w14:textId="3BA21D5B" w:rsidR="00975040" w:rsidRPr="00975040" w:rsidRDefault="00975040" w:rsidP="003D3846">
      <w:pPr>
        <w:rPr>
          <w:b/>
        </w:rPr>
      </w:pPr>
      <w:r>
        <w:rPr>
          <w:bCs/>
        </w:rPr>
        <w:t>O</w:t>
      </w:r>
      <w:r w:rsidRPr="00975040">
        <w:rPr>
          <w:bCs/>
          <w:vertAlign w:val="subscript"/>
        </w:rPr>
        <w:t>3</w:t>
      </w:r>
      <w:r>
        <w:rPr>
          <w:bCs/>
          <w:vertAlign w:val="subscript"/>
        </w:rPr>
        <w:tab/>
      </w:r>
      <w:r>
        <w:rPr>
          <w:bCs/>
          <w:vertAlign w:val="subscript"/>
        </w:rPr>
        <w:tab/>
      </w:r>
      <w:r>
        <w:rPr>
          <w:bCs/>
          <w:vertAlign w:val="subscript"/>
        </w:rPr>
        <w:tab/>
      </w:r>
      <w:r w:rsidR="00C16D47">
        <w:rPr>
          <w:bCs/>
          <w:vertAlign w:val="subscript"/>
        </w:rPr>
        <w:tab/>
      </w:r>
      <w:r w:rsidR="0071579A">
        <w:rPr>
          <w:bCs/>
        </w:rPr>
        <w:t>Ozone</w:t>
      </w:r>
    </w:p>
    <w:p w14:paraId="7F7BDCC0" w14:textId="554D1136" w:rsidR="00FD05AD" w:rsidRDefault="00FD19BF" w:rsidP="003D3846">
      <w:pPr>
        <w:rPr>
          <w:color w:val="000000" w:themeColor="text1"/>
        </w:rPr>
      </w:pPr>
      <w:r>
        <w:rPr>
          <w:color w:val="000000" w:themeColor="text1"/>
        </w:rPr>
        <w:t>PM</w:t>
      </w:r>
      <w:r w:rsidRPr="003A7CAB">
        <w:rPr>
          <w:color w:val="000000" w:themeColor="text1"/>
          <w:vertAlign w:val="subscript"/>
        </w:rPr>
        <w:t>2.5</w:t>
      </w:r>
      <w:r>
        <w:rPr>
          <w:color w:val="000000" w:themeColor="text1"/>
          <w:vertAlign w:val="subscript"/>
        </w:rPr>
        <w:tab/>
      </w:r>
      <w:r>
        <w:rPr>
          <w:color w:val="000000" w:themeColor="text1"/>
          <w:vertAlign w:val="subscript"/>
        </w:rPr>
        <w:tab/>
      </w:r>
      <w:r w:rsidR="004E045E">
        <w:rPr>
          <w:color w:val="000000" w:themeColor="text1"/>
          <w:vertAlign w:val="subscript"/>
        </w:rPr>
        <w:tab/>
      </w:r>
      <w:r w:rsidR="00C16D47">
        <w:rPr>
          <w:color w:val="000000" w:themeColor="text1"/>
          <w:vertAlign w:val="subscript"/>
        </w:rPr>
        <w:tab/>
      </w:r>
      <w:r w:rsidR="007C23FA">
        <w:rPr>
          <w:color w:val="000000" w:themeColor="text1"/>
        </w:rPr>
        <w:t>Fine particles</w:t>
      </w:r>
    </w:p>
    <w:p w14:paraId="6796CB07" w14:textId="089A26B4" w:rsidR="00C735B5" w:rsidRDefault="00FD05AD" w:rsidP="003D3846">
      <w:pPr>
        <w:rPr>
          <w:color w:val="000000" w:themeColor="text1"/>
        </w:rPr>
      </w:pPr>
      <w:r>
        <w:rPr>
          <w:color w:val="000000" w:themeColor="text1"/>
        </w:rPr>
        <w:t>SD</w:t>
      </w:r>
      <w:r>
        <w:rPr>
          <w:color w:val="000000" w:themeColor="text1"/>
        </w:rPr>
        <w:tab/>
      </w:r>
      <w:r>
        <w:rPr>
          <w:color w:val="000000" w:themeColor="text1"/>
        </w:rPr>
        <w:tab/>
      </w:r>
      <w:r w:rsidR="004E045E">
        <w:rPr>
          <w:color w:val="000000" w:themeColor="text1"/>
        </w:rPr>
        <w:tab/>
      </w:r>
      <w:r w:rsidR="00C16D47">
        <w:rPr>
          <w:color w:val="000000" w:themeColor="text1"/>
        </w:rPr>
        <w:tab/>
      </w:r>
      <w:r w:rsidR="005512E4">
        <w:rPr>
          <w:color w:val="000000" w:themeColor="text1"/>
        </w:rPr>
        <w:t>S</w:t>
      </w:r>
      <w:r w:rsidR="005512E4" w:rsidRPr="00BE40FA">
        <w:rPr>
          <w:color w:val="000000" w:themeColor="text1"/>
        </w:rPr>
        <w:t>tandard deviation</w:t>
      </w:r>
    </w:p>
    <w:p w14:paraId="7462D3AF" w14:textId="7BB9E61B" w:rsidR="00893A34" w:rsidRPr="00675C4A" w:rsidRDefault="00C735B5" w:rsidP="003D3846">
      <w:pPr>
        <w:rPr>
          <w:bCs/>
          <w:color w:val="000000" w:themeColor="text1"/>
        </w:rPr>
      </w:pPr>
      <w:r>
        <w:rPr>
          <w:color w:val="000000" w:themeColor="text1"/>
        </w:rPr>
        <w:t>SES</w:t>
      </w:r>
      <w:r>
        <w:rPr>
          <w:color w:val="000000" w:themeColor="text1"/>
        </w:rPr>
        <w:tab/>
      </w:r>
      <w:r>
        <w:rPr>
          <w:color w:val="000000" w:themeColor="text1"/>
        </w:rPr>
        <w:tab/>
      </w:r>
      <w:r>
        <w:rPr>
          <w:color w:val="000000" w:themeColor="text1"/>
        </w:rPr>
        <w:tab/>
      </w:r>
      <w:r w:rsidR="00C16D47">
        <w:rPr>
          <w:color w:val="000000" w:themeColor="text1"/>
        </w:rPr>
        <w:tab/>
      </w:r>
      <w:r w:rsidR="005643A4">
        <w:rPr>
          <w:bCs/>
          <w:color w:val="000000" w:themeColor="text1"/>
        </w:rPr>
        <w:t>S</w:t>
      </w:r>
      <w:r w:rsidR="00E6303A" w:rsidRPr="00BE40FA">
        <w:rPr>
          <w:bCs/>
          <w:color w:val="000000" w:themeColor="text1"/>
        </w:rPr>
        <w:t xml:space="preserve">ocioeconomic status </w:t>
      </w:r>
      <w:r w:rsidR="00893A34" w:rsidRPr="00BE40FA">
        <w:rPr>
          <w:b/>
        </w:rPr>
        <w:br w:type="page"/>
      </w:r>
    </w:p>
    <w:p w14:paraId="58739CEF" w14:textId="6E77C801" w:rsidR="00835173" w:rsidRPr="005D3672" w:rsidRDefault="00F255A6" w:rsidP="004115DF">
      <w:pPr>
        <w:jc w:val="both"/>
        <w:rPr>
          <w:i/>
          <w:iCs/>
        </w:rPr>
      </w:pPr>
      <w:r w:rsidRPr="00BE40FA">
        <w:rPr>
          <w:b/>
        </w:rPr>
        <w:lastRenderedPageBreak/>
        <w:t>Introduction</w:t>
      </w:r>
      <w:r w:rsidR="003A1749">
        <w:rPr>
          <w:b/>
        </w:rPr>
        <w:br/>
      </w:r>
      <w:r w:rsidR="00AB3B45" w:rsidRPr="00BE40FA">
        <w:rPr>
          <w:color w:val="000000" w:themeColor="text1"/>
        </w:rPr>
        <w:t>Amyotrophic lateral sclerosis (ALS) is a devastating and fatal neurodegenerative disease,</w:t>
      </w:r>
      <w:r w:rsidR="00ED0B21" w:rsidRPr="00BE40FA">
        <w:rPr>
          <w:color w:val="000000" w:themeColor="text1"/>
        </w:rPr>
        <w:fldChar w:fldCharType="begin"/>
      </w:r>
      <w:r w:rsidR="004B132D">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1</w:t>
      </w:r>
      <w:r w:rsidR="00ED0B21" w:rsidRPr="00BE40FA">
        <w:rPr>
          <w:color w:val="000000" w:themeColor="text1"/>
        </w:rPr>
        <w:fldChar w:fldCharType="end"/>
      </w:r>
      <w:r w:rsidR="00AB3B45" w:rsidRPr="00BE40FA">
        <w:rPr>
          <w:color w:val="000000" w:themeColor="text1"/>
        </w:rPr>
        <w:t xml:space="preserve"> </w:t>
      </w:r>
      <w:r w:rsidR="008310BF">
        <w:rPr>
          <w:color w:val="000000" w:themeColor="text1"/>
        </w:rPr>
        <w:t>currently without a cure</w:t>
      </w:r>
      <w:r w:rsidR="00A06240">
        <w:rPr>
          <w:color w:val="000000" w:themeColor="text1"/>
        </w:rPr>
        <w:t>.</w:t>
      </w:r>
      <w:r w:rsidR="008310BF" w:rsidRPr="00BE40FA">
        <w:rPr>
          <w:color w:val="000000" w:themeColor="text1"/>
        </w:rPr>
        <w:fldChar w:fldCharType="begin"/>
      </w:r>
      <w:r w:rsidR="004B132D">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BE40FA">
        <w:rPr>
          <w:color w:val="000000" w:themeColor="text1"/>
        </w:rPr>
        <w:fldChar w:fldCharType="separate"/>
      </w:r>
      <w:r w:rsidR="00E52BA5" w:rsidRPr="00E52BA5">
        <w:rPr>
          <w:color w:val="000000"/>
          <w:vertAlign w:val="superscript"/>
        </w:rPr>
        <w:t>2</w:t>
      </w:r>
      <w:r w:rsidR="008310BF" w:rsidRPr="00BE40FA">
        <w:rPr>
          <w:color w:val="000000" w:themeColor="text1"/>
        </w:rPr>
        <w:fldChar w:fldCharType="end"/>
      </w:r>
      <w:r w:rsidR="008310BF">
        <w:rPr>
          <w:color w:val="000000" w:themeColor="text1"/>
        </w:rPr>
        <w:t xml:space="preserve"> </w:t>
      </w:r>
      <w:r w:rsidR="00A06240">
        <w:rPr>
          <w:color w:val="000000" w:themeColor="text1"/>
        </w:rPr>
        <w:t>A</w:t>
      </w:r>
      <w:r w:rsidR="00AB3B45" w:rsidRPr="00BE40FA">
        <w:rPr>
          <w:color w:val="000000" w:themeColor="text1"/>
        </w:rPr>
        <w:t>pproximately half</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B91BF5">
        <w:rPr>
          <w:color w:val="000000" w:themeColor="text1"/>
        </w:rPr>
        <w:t>patients</w:t>
      </w:r>
      <w:r w:rsidR="005D76AB" w:rsidRPr="00BE40FA">
        <w:rPr>
          <w:color w:val="000000" w:themeColor="text1"/>
        </w:rPr>
        <w:t xml:space="preserve"> </w:t>
      </w:r>
      <w:r w:rsidR="00A06240">
        <w:rPr>
          <w:color w:val="000000" w:themeColor="text1"/>
        </w:rPr>
        <w:t>die</w:t>
      </w:r>
      <w:r w:rsidR="005D76AB" w:rsidRPr="00BE40FA">
        <w:rPr>
          <w:color w:val="000000" w:themeColor="text1"/>
        </w:rPr>
        <w:t xml:space="preserve"> </w:t>
      </w:r>
      <w:r w:rsidR="00AB3B45" w:rsidRPr="00BE40FA">
        <w:rPr>
          <w:color w:val="000000" w:themeColor="text1"/>
        </w:rPr>
        <w:t>within</w:t>
      </w:r>
      <w:r w:rsidR="005D76AB" w:rsidRPr="00BE40FA">
        <w:rPr>
          <w:color w:val="000000" w:themeColor="text1"/>
        </w:rPr>
        <w:t xml:space="preserve"> </w:t>
      </w:r>
      <w:r w:rsidR="00AB3B45" w:rsidRPr="00BE40FA">
        <w:rPr>
          <w:color w:val="000000" w:themeColor="text1"/>
        </w:rPr>
        <w:t>three</w:t>
      </w:r>
      <w:r w:rsidR="005D76AB" w:rsidRPr="00BE40FA">
        <w:rPr>
          <w:color w:val="000000" w:themeColor="text1"/>
        </w:rPr>
        <w:t xml:space="preserve"> </w:t>
      </w:r>
      <w:r w:rsidR="00AB3B45" w:rsidRPr="00BE40FA">
        <w:rPr>
          <w:color w:val="000000" w:themeColor="text1"/>
        </w:rPr>
        <w:t>years</w:t>
      </w:r>
      <w:r w:rsidR="005D76AB" w:rsidRPr="00BE40FA">
        <w:rPr>
          <w:color w:val="000000" w:themeColor="text1"/>
        </w:rPr>
        <w:t xml:space="preserve"> </w:t>
      </w:r>
      <w:r w:rsidR="00AB3B45" w:rsidRPr="00BE40FA">
        <w:rPr>
          <w:color w:val="000000" w:themeColor="text1"/>
        </w:rPr>
        <w:t>of</w:t>
      </w:r>
      <w:r w:rsidR="005D76AB" w:rsidRPr="00BE40FA">
        <w:rPr>
          <w:color w:val="000000" w:themeColor="text1"/>
        </w:rPr>
        <w:t xml:space="preserve"> </w:t>
      </w:r>
      <w:r w:rsidR="00AB3B45" w:rsidRPr="00BE40FA">
        <w:rPr>
          <w:color w:val="000000" w:themeColor="text1"/>
        </w:rPr>
        <w:t>symptom</w:t>
      </w:r>
      <w:r w:rsidR="005D76AB" w:rsidRPr="00BE40FA">
        <w:rPr>
          <w:color w:val="000000" w:themeColor="text1"/>
        </w:rPr>
        <w:t xml:space="preserve"> </w:t>
      </w:r>
      <w:r w:rsidR="00AB3B45" w:rsidRPr="00BE40FA">
        <w:rPr>
          <w:color w:val="000000" w:themeColor="text1"/>
        </w:rPr>
        <w:t>onset.</w:t>
      </w:r>
      <w:r w:rsidR="00ED0B21" w:rsidRPr="00BE40FA">
        <w:rPr>
          <w:color w:val="000000" w:themeColor="text1"/>
        </w:rPr>
        <w:fldChar w:fldCharType="begin"/>
      </w:r>
      <w:r w:rsidR="004B132D">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rPr>
        <w:fldChar w:fldCharType="separate"/>
      </w:r>
      <w:r w:rsidR="00E52BA5" w:rsidRPr="00E52BA5">
        <w:rPr>
          <w:color w:val="000000"/>
          <w:vertAlign w:val="superscript"/>
        </w:rPr>
        <w:t>3</w:t>
      </w:r>
      <w:r w:rsidR="00ED0B21" w:rsidRPr="00BE40FA">
        <w:rPr>
          <w:color w:val="000000" w:themeColor="text1"/>
        </w:rPr>
        <w:fldChar w:fldCharType="end"/>
      </w:r>
      <w:r w:rsidR="00AB3B45" w:rsidRPr="00BE40FA">
        <w:rPr>
          <w:color w:val="000000" w:themeColor="text1"/>
        </w:rPr>
        <w:t xml:space="preserve"> </w:t>
      </w:r>
      <w:r w:rsidR="001C38AF" w:rsidRPr="00BE40FA">
        <w:rPr>
          <w:color w:val="000000" w:themeColor="text1"/>
        </w:rPr>
        <w:t>Annually, t</w:t>
      </w:r>
      <w:r w:rsidR="0048402A" w:rsidRPr="00BE40FA">
        <w:rPr>
          <w:color w:val="000000" w:themeColor="text1"/>
        </w:rPr>
        <w:t>here are nearly 30,000 cases of ALS in Europe and over 200,000 worldwide</w:t>
      </w:r>
      <w:r w:rsidR="00AB7E2B" w:rsidRPr="00BE40FA">
        <w:rPr>
          <w:color w:val="000000" w:themeColor="text1"/>
        </w:rPr>
        <w:t>.</w:t>
      </w:r>
      <w:r w:rsidR="000E1831" w:rsidRPr="00BE40FA">
        <w:rPr>
          <w:color w:val="000000" w:themeColor="text1"/>
        </w:rPr>
        <w:fldChar w:fldCharType="begin"/>
      </w:r>
      <w:r w:rsidR="004B132D">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rPr>
        <w:fldChar w:fldCharType="separate"/>
      </w:r>
      <w:r w:rsidR="00E52BA5" w:rsidRPr="00E52BA5">
        <w:rPr>
          <w:color w:val="000000"/>
          <w:vertAlign w:val="superscript"/>
        </w:rPr>
        <w:t>4</w:t>
      </w:r>
      <w:r w:rsidR="000E1831" w:rsidRPr="00BE40FA">
        <w:rPr>
          <w:color w:val="000000" w:themeColor="text1"/>
        </w:rPr>
        <w:fldChar w:fldCharType="end"/>
      </w:r>
      <w:r w:rsidR="0048402A" w:rsidRPr="00BE40FA">
        <w:rPr>
          <w:color w:val="000000" w:themeColor="text1"/>
        </w:rPr>
        <w:t xml:space="preserve"> </w:t>
      </w:r>
      <w:r w:rsidR="008174E1">
        <w:rPr>
          <w:color w:val="000000" w:themeColor="text1"/>
        </w:rPr>
        <w:t>K</w:t>
      </w:r>
      <w:r w:rsidR="00AB3B45" w:rsidRPr="00BE40FA">
        <w:rPr>
          <w:color w:val="000000" w:themeColor="text1"/>
        </w:rPr>
        <w:t xml:space="preserve">nown inherited </w:t>
      </w:r>
      <w:r w:rsidR="00F8567F">
        <w:rPr>
          <w:color w:val="000000" w:themeColor="text1"/>
        </w:rPr>
        <w:t xml:space="preserve">genetic variants </w:t>
      </w:r>
      <w:r w:rsidR="00AB3B45" w:rsidRPr="00BE40FA">
        <w:rPr>
          <w:color w:val="000000" w:themeColor="text1"/>
        </w:rPr>
        <w:t xml:space="preserve">only account for 5–10% of </w:t>
      </w:r>
      <w:r w:rsidR="00F109B3" w:rsidRPr="00BE40FA">
        <w:rPr>
          <w:color w:val="000000" w:themeColor="text1"/>
        </w:rPr>
        <w:t>ALS</w:t>
      </w:r>
      <w:r w:rsidR="00AB3B45" w:rsidRPr="00BE40FA">
        <w:rPr>
          <w:color w:val="000000" w:themeColor="text1"/>
        </w:rPr>
        <w:t xml:space="preserve"> cases.</w:t>
      </w:r>
      <w:r w:rsidR="00632911" w:rsidRPr="00BE40FA">
        <w:rPr>
          <w:color w:val="000000" w:themeColor="text1"/>
        </w:rPr>
        <w:fldChar w:fldCharType="begin"/>
      </w:r>
      <w:r w:rsidR="004B132D">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rPr>
        <w:fldChar w:fldCharType="separate"/>
      </w:r>
      <w:r w:rsidR="00E52BA5" w:rsidRPr="00E52BA5">
        <w:rPr>
          <w:color w:val="000000"/>
          <w:vertAlign w:val="superscript"/>
        </w:rPr>
        <w:t>5,6</w:t>
      </w:r>
      <w:r w:rsidR="00632911" w:rsidRPr="00BE40FA">
        <w:rPr>
          <w:color w:val="000000" w:themeColor="text1"/>
        </w:rPr>
        <w:fldChar w:fldCharType="end"/>
      </w:r>
      <w:r w:rsidR="00AB3B45" w:rsidRPr="00BE40FA">
        <w:rPr>
          <w:color w:val="000000" w:themeColor="text1"/>
        </w:rPr>
        <w:t xml:space="preserve"> Environmental </w:t>
      </w:r>
      <w:r w:rsidR="00470916" w:rsidRPr="00BE40FA">
        <w:rPr>
          <w:color w:val="000000" w:themeColor="text1"/>
        </w:rPr>
        <w:t>factors</w:t>
      </w:r>
      <w:r w:rsidR="00FE6678">
        <w:rPr>
          <w:color w:val="000000" w:themeColor="text1"/>
        </w:rPr>
        <w:t>,</w:t>
      </w:r>
      <w:r w:rsidR="00470916" w:rsidRPr="00BE40FA">
        <w:rPr>
          <w:color w:val="000000" w:themeColor="text1"/>
        </w:rPr>
        <w:t xml:space="preserve"> therefore</w:t>
      </w:r>
      <w:r w:rsidR="00FE6678">
        <w:rPr>
          <w:color w:val="000000" w:themeColor="text1"/>
        </w:rPr>
        <w:t>,</w:t>
      </w:r>
      <w:r w:rsidR="005D6B99" w:rsidRPr="00BE40FA">
        <w:rPr>
          <w:color w:val="000000" w:themeColor="text1"/>
        </w:rPr>
        <w:t xml:space="preserve"> </w:t>
      </w:r>
      <w:r w:rsidR="007F15C4">
        <w:rPr>
          <w:color w:val="000000" w:themeColor="text1"/>
        </w:rPr>
        <w:t xml:space="preserve">are likely important </w:t>
      </w:r>
      <w:r w:rsidR="00AB3B45" w:rsidRPr="00BE40FA">
        <w:rPr>
          <w:color w:val="000000" w:themeColor="text1"/>
        </w:rPr>
        <w:t>in ALS pathogenesis.</w:t>
      </w:r>
      <w:r w:rsidR="00F54DB1" w:rsidRPr="00BE40FA">
        <w:rPr>
          <w:color w:val="000000" w:themeColor="text1"/>
        </w:rPr>
        <w:fldChar w:fldCharType="begin"/>
      </w:r>
      <w:r w:rsidR="004B132D">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7</w:t>
      </w:r>
      <w:r w:rsidR="00F54DB1" w:rsidRPr="00BE40FA">
        <w:rPr>
          <w:color w:val="000000" w:themeColor="text1"/>
        </w:rPr>
        <w:fldChar w:fldCharType="end"/>
      </w:r>
      <w:r w:rsidR="00AB3B45" w:rsidRPr="00BE40FA">
        <w:rPr>
          <w:color w:val="000000" w:themeColor="text1"/>
        </w:rPr>
        <w:t xml:space="preserve"> However, because the disease is relatively rare, it is </w:t>
      </w:r>
      <w:r w:rsidR="00180ED9">
        <w:rPr>
          <w:color w:val="000000" w:themeColor="text1"/>
        </w:rPr>
        <w:t>challenging</w:t>
      </w:r>
      <w:r w:rsidR="00AB3B45" w:rsidRPr="00BE40FA">
        <w:rPr>
          <w:color w:val="000000" w:themeColor="text1"/>
        </w:rPr>
        <w:t xml:space="preserve"> to conduct large-scale prospective studies</w:t>
      </w:r>
      <w:r w:rsidR="00B85C5A" w:rsidRPr="00BE40FA">
        <w:rPr>
          <w:color w:val="000000" w:themeColor="text1"/>
        </w:rPr>
        <w:t xml:space="preserve">. </w:t>
      </w:r>
      <w:r w:rsidR="00AB3B45" w:rsidRPr="00BE40FA">
        <w:rPr>
          <w:color w:val="000000" w:themeColor="text1"/>
        </w:rPr>
        <w:t>The</w:t>
      </w:r>
      <w:r w:rsidR="00524AD5">
        <w:rPr>
          <w:color w:val="000000" w:themeColor="text1"/>
        </w:rPr>
        <w:t>re is a</w:t>
      </w:r>
      <w:r w:rsidR="00AB3B45" w:rsidRPr="00BE40FA">
        <w:rPr>
          <w:color w:val="000000" w:themeColor="text1"/>
        </w:rPr>
        <w:t xml:space="preserve"> </w:t>
      </w:r>
      <w:r w:rsidR="00524AD5">
        <w:rPr>
          <w:color w:val="000000" w:themeColor="text1"/>
        </w:rPr>
        <w:t xml:space="preserve">recognized </w:t>
      </w:r>
      <w:r w:rsidR="00AB3B45" w:rsidRPr="00BE40FA">
        <w:rPr>
          <w:color w:val="000000" w:themeColor="text1"/>
        </w:rPr>
        <w:t xml:space="preserve">need for more </w:t>
      </w:r>
      <w:r w:rsidR="00283204">
        <w:rPr>
          <w:color w:val="000000" w:themeColor="text1"/>
        </w:rPr>
        <w:t>evidence</w:t>
      </w:r>
      <w:r w:rsidR="00EB7844">
        <w:rPr>
          <w:color w:val="000000" w:themeColor="text1"/>
        </w:rPr>
        <w:t xml:space="preserve"> of </w:t>
      </w:r>
      <w:r w:rsidR="008C79F3">
        <w:rPr>
          <w:color w:val="000000" w:themeColor="text1"/>
        </w:rPr>
        <w:t xml:space="preserve">the </w:t>
      </w:r>
      <w:r w:rsidR="00F8567F" w:rsidRPr="00F8567F">
        <w:rPr>
          <w:color w:val="000000" w:themeColor="text1"/>
        </w:rPr>
        <w:t xml:space="preserve">environmental contributors </w:t>
      </w:r>
      <w:r w:rsidR="008C79F3">
        <w:rPr>
          <w:color w:val="000000" w:themeColor="text1"/>
        </w:rPr>
        <w:t xml:space="preserve">of </w:t>
      </w:r>
      <w:r w:rsidR="00EB7844">
        <w:rPr>
          <w:color w:val="000000" w:themeColor="text1"/>
        </w:rPr>
        <w:t>ALS</w:t>
      </w:r>
      <w:r w:rsidR="00AB3B45" w:rsidRPr="00BE40FA">
        <w:rPr>
          <w:color w:val="000000" w:themeColor="text1"/>
        </w:rPr>
        <w:t>.</w:t>
      </w:r>
      <w:r w:rsidR="00F54DB1" w:rsidRPr="00BE40FA">
        <w:rPr>
          <w:color w:val="000000" w:themeColor="text1"/>
        </w:rPr>
        <w:fldChar w:fldCharType="begin"/>
      </w:r>
      <w:r w:rsidR="004B132D">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rPr>
        <w:fldChar w:fldCharType="separate"/>
      </w:r>
      <w:r w:rsidR="00E52BA5" w:rsidRPr="00E52BA5">
        <w:rPr>
          <w:color w:val="000000"/>
          <w:vertAlign w:val="superscript"/>
        </w:rPr>
        <w:t>5,8</w:t>
      </w:r>
      <w:r w:rsidR="00F54DB1" w:rsidRPr="00BE40FA">
        <w:rPr>
          <w:color w:val="000000" w:themeColor="text1"/>
        </w:rPr>
        <w:fldChar w:fldCharType="end"/>
      </w:r>
      <w:r w:rsidR="00AB3B45" w:rsidRPr="00BE40FA">
        <w:rPr>
          <w:color w:val="000000" w:themeColor="text1"/>
        </w:rPr>
        <w:t xml:space="preserve"> </w:t>
      </w:r>
      <w:r w:rsidR="00C83C68">
        <w:rPr>
          <w:color w:val="000000" w:themeColor="text1"/>
        </w:rPr>
        <w:br/>
      </w:r>
      <w:r w:rsidR="00C83C68">
        <w:rPr>
          <w:color w:val="000000" w:themeColor="text1"/>
        </w:rPr>
        <w:br/>
      </w:r>
      <w:r w:rsidR="00835173" w:rsidRPr="00835173">
        <w:t xml:space="preserve">Although air pollution is commonly studied in association with respiratory- and cardiovascular-related outcomes, e.g., references </w:t>
      </w:r>
      <w:r w:rsidR="00835173" w:rsidRPr="00835173">
        <w:fldChar w:fldCharType="begin"/>
      </w:r>
      <w:r w:rsidR="00CA4500">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835173">
        <w:fldChar w:fldCharType="separate"/>
      </w:r>
      <w:r w:rsidR="00835173" w:rsidRPr="00835173">
        <w:rPr>
          <w:vertAlign w:val="superscript"/>
        </w:rPr>
        <w:t>9–14</w:t>
      </w:r>
      <w:r w:rsidR="00835173" w:rsidRPr="00835173">
        <w:fldChar w:fldCharType="end"/>
      </w:r>
      <w:r w:rsidR="00835173" w:rsidRPr="00835173">
        <w:t xml:space="preserve">, epidemiologic and toxicological studies </w:t>
      </w:r>
      <w:r w:rsidR="002C4121">
        <w:t xml:space="preserve">also </w:t>
      </w:r>
      <w:r w:rsidR="00835173" w:rsidRPr="00835173">
        <w:t xml:space="preserve">support several plausible biological mechanisms in association with the nervous system and neurodegeneration, e.g., </w:t>
      </w:r>
      <w:r w:rsidR="00060E96">
        <w:t xml:space="preserve">references </w:t>
      </w:r>
      <w:r w:rsidR="00835173" w:rsidRPr="00835173">
        <w:fldChar w:fldCharType="begin"/>
      </w:r>
      <w:r w:rsidR="00CA4500">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15–34</w:t>
      </w:r>
      <w:r w:rsidR="00835173" w:rsidRPr="00835173">
        <w:fldChar w:fldCharType="end"/>
      </w:r>
      <w:r w:rsidR="00835173" w:rsidRPr="00835173">
        <w:t>. Ambient air pollution, especially urban air pollution, is a ubiquitous exposure that has been associated with several other neurodegenerative disorders, e.g.,</w:t>
      </w:r>
      <w:r w:rsidR="00E24EB8">
        <w:t xml:space="preserve"> </w:t>
      </w:r>
      <w:r w:rsidR="00E24EB8" w:rsidRPr="00835173">
        <w:t>references</w:t>
      </w:r>
      <w:r w:rsidR="00835173" w:rsidRPr="00835173">
        <w:t xml:space="preserve"> </w:t>
      </w:r>
      <w:r w:rsidR="00835173" w:rsidRPr="00835173">
        <w:fldChar w:fldCharType="begin"/>
      </w:r>
      <w:r w:rsidR="00CA4500">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835173">
        <w:fldChar w:fldCharType="separate"/>
      </w:r>
      <w:r w:rsidR="00835173" w:rsidRPr="00835173">
        <w:rPr>
          <w:vertAlign w:val="superscript"/>
        </w:rPr>
        <w:t>16–21,35,36</w:t>
      </w:r>
      <w:r w:rsidR="00835173" w:rsidRPr="00835173">
        <w:fldChar w:fldCharType="end"/>
      </w:r>
      <w:r w:rsidR="00835173" w:rsidRPr="00835173">
        <w:t>. and is consistently linked to systemic inflammation,</w:t>
      </w:r>
      <w:r w:rsidR="00835173" w:rsidRPr="00835173">
        <w:fldChar w:fldCharType="begin"/>
      </w:r>
      <w:r w:rsidR="00CA4500">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835173">
        <w:fldChar w:fldCharType="separate"/>
      </w:r>
      <w:r w:rsidR="00835173" w:rsidRPr="00835173">
        <w:rPr>
          <w:vertAlign w:val="superscript"/>
        </w:rPr>
        <w:t>22–24</w:t>
      </w:r>
      <w:r w:rsidR="00835173" w:rsidRPr="00835173">
        <w:fldChar w:fldCharType="end"/>
      </w:r>
      <w:r w:rsidR="00835173" w:rsidRPr="00835173">
        <w:t xml:space="preserve"> oxidative stress,</w:t>
      </w:r>
      <w:r w:rsidR="00835173" w:rsidRPr="00835173">
        <w:fldChar w:fldCharType="begin"/>
      </w:r>
      <w:r w:rsidR="00CA4500">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835173">
        <w:fldChar w:fldCharType="separate"/>
      </w:r>
      <w:r w:rsidR="00835173" w:rsidRPr="00835173">
        <w:rPr>
          <w:vertAlign w:val="superscript"/>
        </w:rPr>
        <w:t>25–28</w:t>
      </w:r>
      <w:r w:rsidR="00835173" w:rsidRPr="00835173">
        <w:fldChar w:fldCharType="end"/>
      </w:r>
      <w:r w:rsidR="00835173" w:rsidRPr="00835173">
        <w:t xml:space="preserve"> and neuroinflammation,</w:t>
      </w:r>
      <w:r w:rsidR="00835173" w:rsidRPr="00835173">
        <w:fldChar w:fldCharType="begin"/>
      </w:r>
      <w:r w:rsidR="00CA4500">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835173">
        <w:fldChar w:fldCharType="separate"/>
      </w:r>
      <w:r w:rsidR="00835173" w:rsidRPr="00835173">
        <w:rPr>
          <w:vertAlign w:val="superscript"/>
        </w:rPr>
        <w:t>15,29</w:t>
      </w:r>
      <w:r w:rsidR="00835173" w:rsidRPr="00835173">
        <w:fldChar w:fldCharType="end"/>
      </w:r>
      <w:r w:rsidR="00835173" w:rsidRPr="00835173">
        <w:t xml:space="preserve"> all of which, in turn, have been reported as key pathways to ALS pathogenesis, e.g., references </w:t>
      </w:r>
      <w:r w:rsidR="00835173" w:rsidRPr="00835173">
        <w:fldChar w:fldCharType="begin"/>
      </w:r>
      <w:r w:rsidR="00CA4500">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835173">
        <w:fldChar w:fldCharType="separate"/>
      </w:r>
      <w:r w:rsidR="00835173" w:rsidRPr="00835173">
        <w:rPr>
          <w:vertAlign w:val="superscript"/>
        </w:rPr>
        <w:t>30–34</w:t>
      </w:r>
      <w:r w:rsidR="00835173" w:rsidRPr="00835173">
        <w:fldChar w:fldCharType="end"/>
      </w:r>
      <w:r w:rsidR="00835173" w:rsidRPr="00835173">
        <w:t>.</w:t>
      </w:r>
    </w:p>
    <w:p w14:paraId="4C852A22" w14:textId="26FC0354" w:rsidR="00FA7035" w:rsidRPr="00EC342B" w:rsidRDefault="00C83C68" w:rsidP="004115DF">
      <w:pPr>
        <w:jc w:val="both"/>
        <w:rPr>
          <w:b/>
          <w:i/>
          <w:iCs/>
        </w:rPr>
      </w:pPr>
      <w:r>
        <w:rPr>
          <w:color w:val="000000" w:themeColor="text1"/>
        </w:rPr>
        <w:br/>
      </w:r>
      <w:r w:rsidR="00AB3B45" w:rsidRPr="00BE40FA">
        <w:rPr>
          <w:color w:val="000000" w:themeColor="text1"/>
        </w:rPr>
        <w:t xml:space="preserve">Despite the compelling plausibility, </w:t>
      </w:r>
      <w:r w:rsidR="00651777" w:rsidRPr="00BE40FA">
        <w:rPr>
          <w:color w:val="000000" w:themeColor="text1"/>
        </w:rPr>
        <w:t>few studies to date</w:t>
      </w:r>
      <w:r w:rsidR="00AB3B45" w:rsidRPr="00BE40FA">
        <w:rPr>
          <w:i/>
          <w:iCs/>
          <w:color w:val="000000" w:themeColor="text1"/>
        </w:rPr>
        <w:t xml:space="preserve"> </w:t>
      </w:r>
      <w:r w:rsidR="00AB3B45" w:rsidRPr="00BE40FA">
        <w:rPr>
          <w:color w:val="000000" w:themeColor="text1"/>
        </w:rPr>
        <w:t>ha</w:t>
      </w:r>
      <w:r w:rsidR="00651777" w:rsidRPr="00BE40FA">
        <w:rPr>
          <w:color w:val="000000" w:themeColor="text1"/>
        </w:rPr>
        <w:t>ve</w:t>
      </w:r>
      <w:r w:rsidR="00AB3B45" w:rsidRPr="00BE40FA">
        <w:rPr>
          <w:color w:val="000000" w:themeColor="text1"/>
        </w:rPr>
        <w:t xml:space="preserve"> evaluated the association between air </w:t>
      </w:r>
      <w:r w:rsidR="00194127">
        <w:rPr>
          <w:color w:val="000000" w:themeColor="text1"/>
        </w:rPr>
        <w:t>pollut</w:t>
      </w:r>
      <w:r w:rsidR="00D4167C">
        <w:rPr>
          <w:color w:val="000000" w:themeColor="text1"/>
        </w:rPr>
        <w:t>ion</w:t>
      </w:r>
      <w:r w:rsidR="001E1F20">
        <w:rPr>
          <w:color w:val="000000" w:themeColor="text1"/>
        </w:rPr>
        <w:t xml:space="preserve"> </w:t>
      </w:r>
      <w:r w:rsidR="00AB3B45" w:rsidRPr="00BE40FA">
        <w:rPr>
          <w:color w:val="000000" w:themeColor="text1"/>
        </w:rPr>
        <w:t>and ALS</w:t>
      </w:r>
      <w:r w:rsidR="00D4167C">
        <w:rPr>
          <w:color w:val="000000" w:themeColor="text1"/>
        </w:rPr>
        <w:t>.</w:t>
      </w:r>
      <w:r w:rsidR="00087633" w:rsidRPr="00BE40FA">
        <w:rPr>
          <w:color w:val="000000" w:themeColor="text1"/>
        </w:rPr>
        <w:fldChar w:fldCharType="begin"/>
      </w:r>
      <w:r w:rsidR="004B132D">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rPr>
        <w:fldChar w:fldCharType="separate"/>
      </w:r>
      <w:r w:rsidR="00E52BA5" w:rsidRPr="00E52BA5">
        <w:rPr>
          <w:color w:val="000000"/>
          <w:vertAlign w:val="superscript"/>
        </w:rPr>
        <w:t>35,37–39</w:t>
      </w:r>
      <w:r w:rsidR="00087633" w:rsidRPr="00BE40FA">
        <w:rPr>
          <w:color w:val="000000" w:themeColor="text1"/>
        </w:rPr>
        <w:fldChar w:fldCharType="end"/>
      </w:r>
      <w:r w:rsidR="00D4167C">
        <w:rPr>
          <w:color w:val="000000" w:themeColor="text1"/>
        </w:rPr>
        <w:t xml:space="preserve"> A study</w:t>
      </w:r>
      <w:r w:rsidR="002204D7">
        <w:rPr>
          <w:color w:val="000000" w:themeColor="text1"/>
        </w:rPr>
        <w:t xml:space="preserve"> </w:t>
      </w:r>
      <w:r w:rsidR="00FA37A7">
        <w:rPr>
          <w:color w:val="000000" w:themeColor="text1"/>
        </w:rPr>
        <w:t xml:space="preserve">in </w:t>
      </w:r>
      <w:r w:rsidR="00BE3D05">
        <w:rPr>
          <w:color w:val="000000" w:themeColor="text1"/>
        </w:rPr>
        <w:t xml:space="preserve">2021 </w:t>
      </w:r>
      <w:r w:rsidR="00D4167C">
        <w:rPr>
          <w:color w:val="000000" w:themeColor="text1"/>
        </w:rPr>
        <w:t>found that traffic-related air pollutants may be driving observed associations.</w:t>
      </w:r>
      <w:r w:rsidR="001D3048">
        <w:rPr>
          <w:color w:val="000000" w:themeColor="text1"/>
        </w:rPr>
        <w:fldChar w:fldCharType="begin"/>
      </w:r>
      <w:r w:rsidR="004B132D">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Pr>
          <w:color w:val="000000" w:themeColor="text1"/>
        </w:rPr>
        <w:fldChar w:fldCharType="separate"/>
      </w:r>
      <w:r w:rsidR="00E52BA5" w:rsidRPr="00E52BA5">
        <w:rPr>
          <w:color w:val="000000"/>
          <w:vertAlign w:val="superscript"/>
        </w:rPr>
        <w:t>38</w:t>
      </w:r>
      <w:r w:rsidR="001D3048">
        <w:rPr>
          <w:color w:val="000000" w:themeColor="text1"/>
        </w:rPr>
        <w:fldChar w:fldCharType="end"/>
      </w:r>
      <w:r w:rsidR="003A3A41">
        <w:rPr>
          <w:color w:val="000000" w:themeColor="text1"/>
        </w:rPr>
        <w:t xml:space="preserve"> </w:t>
      </w:r>
      <w:r w:rsidR="00862E24">
        <w:rPr>
          <w:color w:val="000000" w:themeColor="text1"/>
        </w:rPr>
        <w:t>N</w:t>
      </w:r>
      <w:r w:rsidR="008C01DE">
        <w:rPr>
          <w:color w:val="000000" w:themeColor="text1"/>
        </w:rPr>
        <w:t xml:space="preserve">o study </w:t>
      </w:r>
      <w:r w:rsidR="003A3A41">
        <w:rPr>
          <w:color w:val="000000" w:themeColor="text1"/>
        </w:rPr>
        <w:t xml:space="preserve">has </w:t>
      </w:r>
      <w:r w:rsidR="00744924">
        <w:rPr>
          <w:color w:val="000000" w:themeColor="text1"/>
        </w:rPr>
        <w:t xml:space="preserve">hitherto </w:t>
      </w:r>
      <w:r w:rsidR="003A3A41">
        <w:rPr>
          <w:color w:val="000000" w:themeColor="text1"/>
        </w:rPr>
        <w:t>attempted to</w:t>
      </w:r>
      <w:r w:rsidR="009F00B2" w:rsidRPr="00BE40FA">
        <w:rPr>
          <w:color w:val="000000" w:themeColor="text1"/>
        </w:rPr>
        <w:t xml:space="preserve"> </w:t>
      </w:r>
      <w:r w:rsidR="003A3A41" w:rsidRPr="00BD4D5D">
        <w:rPr>
          <w:color w:val="000000" w:themeColor="text1"/>
        </w:rPr>
        <w:t xml:space="preserve">understand the </w:t>
      </w:r>
      <w:r w:rsidR="00BD4D5D" w:rsidRPr="00BD4D5D">
        <w:rPr>
          <w:color w:val="000000" w:themeColor="text1"/>
        </w:rPr>
        <w:t>combined</w:t>
      </w:r>
      <w:r w:rsidR="003A3A41" w:rsidRPr="00BD4D5D">
        <w:rPr>
          <w:color w:val="000000" w:themeColor="text1"/>
        </w:rPr>
        <w:t xml:space="preserve"> and </w:t>
      </w:r>
      <w:r w:rsidR="00B63780" w:rsidRPr="00BD4D5D">
        <w:rPr>
          <w:iCs/>
        </w:rPr>
        <w:t>individual</w:t>
      </w:r>
      <w:r w:rsidR="00BA2A49" w:rsidRPr="00BD4D5D">
        <w:rPr>
          <w:iCs/>
        </w:rPr>
        <w:t xml:space="preserve"> </w:t>
      </w:r>
      <w:r w:rsidR="00B61A21" w:rsidRPr="00BD4D5D">
        <w:rPr>
          <w:color w:val="000000" w:themeColor="text1"/>
        </w:rPr>
        <w:t>association</w:t>
      </w:r>
      <w:r w:rsidR="00BF177E">
        <w:rPr>
          <w:color w:val="000000" w:themeColor="text1"/>
        </w:rPr>
        <w:t>s</w:t>
      </w:r>
      <w:r w:rsidR="003A3A41" w:rsidRPr="00BD4D5D">
        <w:rPr>
          <w:color w:val="000000" w:themeColor="text1"/>
        </w:rPr>
        <w:t xml:space="preserve"> of</w:t>
      </w:r>
      <w:r w:rsidR="001247E3" w:rsidRPr="00BD4D5D">
        <w:rPr>
          <w:color w:val="000000" w:themeColor="text1"/>
        </w:rPr>
        <w:t xml:space="preserve"> </w:t>
      </w:r>
      <w:r w:rsidR="00783637">
        <w:rPr>
          <w:color w:val="000000" w:themeColor="text1"/>
        </w:rPr>
        <w:t xml:space="preserve">the </w:t>
      </w:r>
      <w:r w:rsidR="003A3A41" w:rsidRPr="00BD4D5D">
        <w:rPr>
          <w:color w:val="000000" w:themeColor="text1"/>
        </w:rPr>
        <w:t xml:space="preserve">pollutants in </w:t>
      </w:r>
      <w:r w:rsidR="00AF68FE" w:rsidRPr="00BD4D5D">
        <w:rPr>
          <w:color w:val="000000" w:themeColor="text1"/>
        </w:rPr>
        <w:t>a single</w:t>
      </w:r>
      <w:r w:rsidR="003A3A41" w:rsidRPr="00BD4D5D">
        <w:rPr>
          <w:color w:val="000000" w:themeColor="text1"/>
        </w:rPr>
        <w:t xml:space="preserve"> model. </w:t>
      </w:r>
      <w:r w:rsidR="00783637">
        <w:rPr>
          <w:color w:val="000000" w:themeColor="text1"/>
        </w:rPr>
        <w:t xml:space="preserve">Air </w:t>
      </w:r>
      <w:r w:rsidR="009F00B2" w:rsidRPr="00BE40FA">
        <w:rPr>
          <w:color w:val="000000" w:themeColor="text1"/>
        </w:rPr>
        <w:t>pollutants</w:t>
      </w:r>
      <w:r w:rsidR="006C3B75">
        <w:rPr>
          <w:color w:val="000000" w:themeColor="text1"/>
        </w:rPr>
        <w:t xml:space="preserve"> have been consistently</w:t>
      </w:r>
      <w:r w:rsidR="006748E7" w:rsidRPr="00BE40FA">
        <w:rPr>
          <w:color w:val="000000" w:themeColor="text1"/>
        </w:rPr>
        <w:t xml:space="preserve"> associated with adverse health</w:t>
      </w:r>
      <w:r w:rsidR="006C3B75">
        <w:rPr>
          <w:color w:val="000000" w:themeColor="text1"/>
        </w:rPr>
        <w:t>, primarily in single pollutant analyses.</w:t>
      </w:r>
      <w:r w:rsidR="00294729" w:rsidRPr="00BE40FA">
        <w:rPr>
          <w:color w:val="000000" w:themeColor="text1"/>
        </w:rPr>
        <w:fldChar w:fldCharType="begin"/>
      </w:r>
      <w:r w:rsidR="004B132D">
        <w:rPr>
          <w:color w:val="000000" w:themeColor="text1"/>
        </w:rPr>
        <w: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rPr>
        <w:fldChar w:fldCharType="separate"/>
      </w:r>
      <w:r w:rsidR="00E52BA5" w:rsidRPr="00E52BA5">
        <w:rPr>
          <w:color w:val="000000"/>
          <w:vertAlign w:val="superscript"/>
        </w:rPr>
        <w:t>13,17,40–42</w:t>
      </w:r>
      <w:r w:rsidR="00294729" w:rsidRPr="00BE40FA">
        <w:rPr>
          <w:color w:val="000000" w:themeColor="text1"/>
        </w:rPr>
        <w:fldChar w:fldCharType="end"/>
      </w:r>
      <w:r w:rsidR="00C9283C" w:rsidRPr="00BE40FA">
        <w:rPr>
          <w:color w:val="000000" w:themeColor="text1"/>
        </w:rPr>
        <w:t xml:space="preserve"> </w:t>
      </w:r>
      <w:r w:rsidR="006C3B75">
        <w:rPr>
          <w:color w:val="000000" w:themeColor="text1"/>
        </w:rPr>
        <w:t xml:space="preserve">However, they </w:t>
      </w:r>
      <w:r w:rsidR="006D0CB4" w:rsidRPr="00BE40FA">
        <w:rPr>
          <w:color w:val="000000" w:themeColor="text1"/>
        </w:rPr>
        <w:t>are</w:t>
      </w:r>
      <w:r w:rsidR="009F00B2" w:rsidRPr="00BE40FA">
        <w:rPr>
          <w:color w:val="000000" w:themeColor="text1"/>
        </w:rPr>
        <w:t xml:space="preserve"> </w:t>
      </w:r>
      <w:r w:rsidR="009F00B2" w:rsidRPr="00BE40FA">
        <w:rPr>
          <w:color w:val="000000" w:themeColor="text1"/>
        </w:rPr>
        <w:lastRenderedPageBreak/>
        <w:t>highly correlated</w:t>
      </w:r>
      <w:r w:rsidR="006D0CB4" w:rsidRPr="00BE40FA">
        <w:rPr>
          <w:color w:val="000000" w:themeColor="text1"/>
        </w:rPr>
        <w:t xml:space="preserve"> with one another</w:t>
      </w:r>
      <w:r w:rsidR="00E37F29">
        <w:rPr>
          <w:color w:val="000000" w:themeColor="text1"/>
        </w:rPr>
        <w:t>.</w:t>
      </w:r>
      <w:r w:rsidR="006A5C0C" w:rsidRPr="00BE40FA">
        <w:rPr>
          <w:color w:val="000000" w:themeColor="text1"/>
        </w:rPr>
        <w:fldChar w:fldCharType="begin"/>
      </w:r>
      <w:r w:rsidR="004B132D">
        <w:rPr>
          <w:color w:val="000000" w:themeColor="text1"/>
        </w:rPr>
        <w: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0</w:t>
      </w:r>
      <w:r w:rsidR="006A5C0C" w:rsidRPr="00BE40FA">
        <w:rPr>
          <w:color w:val="000000" w:themeColor="text1"/>
        </w:rPr>
        <w:fldChar w:fldCharType="end"/>
      </w:r>
      <w:r w:rsidR="00192D2B" w:rsidRPr="00BE40FA">
        <w:rPr>
          <w:color w:val="000000" w:themeColor="text1"/>
        </w:rPr>
        <w:t xml:space="preserve"> I</w:t>
      </w:r>
      <w:r w:rsidR="009F00B2" w:rsidRPr="00BE40FA">
        <w:rPr>
          <w:color w:val="000000" w:themeColor="text1"/>
        </w:rPr>
        <w:t xml:space="preserve">t is </w:t>
      </w:r>
      <w:r w:rsidR="00192D2B" w:rsidRPr="00BE40FA">
        <w:rPr>
          <w:color w:val="000000" w:themeColor="text1"/>
        </w:rPr>
        <w:t>therefore a</w:t>
      </w:r>
      <w:r w:rsidR="009F00B2" w:rsidRPr="00BE40FA">
        <w:rPr>
          <w:color w:val="000000" w:themeColor="text1"/>
        </w:rPr>
        <w:t xml:space="preserve"> mixture modelling challenge</w:t>
      </w:r>
      <w:r w:rsidR="00AB3B45" w:rsidRPr="00BE40FA">
        <w:rPr>
          <w:color w:val="000000" w:themeColor="text1"/>
        </w:rPr>
        <w:t xml:space="preserve"> to </w:t>
      </w:r>
      <w:r w:rsidR="00192D2B" w:rsidRPr="00BE40FA">
        <w:rPr>
          <w:color w:val="000000" w:themeColor="text1"/>
        </w:rPr>
        <w:t xml:space="preserve">infer the </w:t>
      </w:r>
      <w:r w:rsidR="00D452E0">
        <w:rPr>
          <w:color w:val="000000" w:themeColor="text1"/>
        </w:rPr>
        <w:t>association</w:t>
      </w:r>
      <w:r w:rsidR="00192D2B" w:rsidRPr="00BE40FA">
        <w:rPr>
          <w:color w:val="000000" w:themeColor="text1"/>
        </w:rPr>
        <w:t xml:space="preserve"> </w:t>
      </w:r>
      <w:r w:rsidR="007573A4">
        <w:rPr>
          <w:color w:val="000000" w:themeColor="text1"/>
        </w:rPr>
        <w:t>of</w:t>
      </w:r>
      <w:r w:rsidR="00192D2B" w:rsidRPr="00BE40FA">
        <w:rPr>
          <w:color w:val="000000" w:themeColor="text1"/>
        </w:rPr>
        <w:t xml:space="preserve"> </w:t>
      </w:r>
      <w:r w:rsidR="00571FD1">
        <w:rPr>
          <w:color w:val="000000" w:themeColor="text1"/>
        </w:rPr>
        <w:t xml:space="preserve">multiple </w:t>
      </w:r>
      <w:r w:rsidR="00783637">
        <w:rPr>
          <w:color w:val="000000" w:themeColor="text1"/>
        </w:rPr>
        <w:t xml:space="preserve">air </w:t>
      </w:r>
      <w:r w:rsidR="00192D2B" w:rsidRPr="00BE40FA">
        <w:rPr>
          <w:color w:val="000000" w:themeColor="text1"/>
        </w:rPr>
        <w:t>pollutants</w:t>
      </w:r>
      <w:r w:rsidR="007573A4">
        <w:rPr>
          <w:color w:val="000000" w:themeColor="text1"/>
        </w:rPr>
        <w:t xml:space="preserve"> and health outcomes.</w:t>
      </w:r>
      <w:r w:rsidR="006A5C0C" w:rsidRPr="00BE40FA">
        <w:rPr>
          <w:color w:val="000000" w:themeColor="text1"/>
        </w:rPr>
        <w:fldChar w:fldCharType="begin"/>
      </w:r>
      <w:r w:rsidR="004B132D">
        <w:rPr>
          <w:color w:val="000000" w:themeColor="text1"/>
        </w:rPr>
        <w: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rPr>
        <w:fldChar w:fldCharType="separate"/>
      </w:r>
      <w:r w:rsidR="00E52BA5" w:rsidRPr="00E52BA5">
        <w:rPr>
          <w:color w:val="000000"/>
          <w:vertAlign w:val="superscript"/>
        </w:rPr>
        <w:t>43</w:t>
      </w:r>
      <w:r w:rsidR="006A5C0C" w:rsidRPr="00BE40FA">
        <w:rPr>
          <w:color w:val="000000" w:themeColor="text1"/>
        </w:rPr>
        <w:fldChar w:fldCharType="end"/>
      </w:r>
      <w:r w:rsidR="003B56BF" w:rsidRPr="00BF7BA9">
        <w:rPr>
          <w:color w:val="000000" w:themeColor="text1"/>
        </w:rPr>
        <w:t xml:space="preserve"> </w:t>
      </w:r>
      <w:r w:rsidR="00AA5536" w:rsidRPr="00AA5536">
        <w:t>Using three air pollutants commonly used in health studies as traffic-related emissions tracers—nitrogen oxides (NO</w:t>
      </w:r>
      <w:r w:rsidR="00AA5536" w:rsidRPr="00AA5536">
        <w:rPr>
          <w:vertAlign w:val="subscript"/>
        </w:rPr>
        <w:t>x</w:t>
      </w:r>
      <w:r w:rsidR="00AA5536" w:rsidRPr="00AA5536">
        <w:t>), carbon monoxide (CO), and elemental carbon (EC)— we aimed to assess whether exposure to (a) each individual air pollutant is independently associated with ALS diagnosis, and estimate their (b) joint and (c) overall traffic-related emissions associations.</w:t>
      </w:r>
    </w:p>
    <w:p w14:paraId="6085CB7A" w14:textId="77777777" w:rsidR="003D3846" w:rsidRDefault="003D3846" w:rsidP="004115DF">
      <w:pPr>
        <w:jc w:val="both"/>
        <w:rPr>
          <w:b/>
          <w:color w:val="000000" w:themeColor="text1"/>
        </w:rPr>
      </w:pPr>
    </w:p>
    <w:p w14:paraId="7D7532CA" w14:textId="61F3C97E" w:rsidR="004B5359" w:rsidRPr="00BE40FA" w:rsidRDefault="00F255A6" w:rsidP="004115DF">
      <w:pPr>
        <w:jc w:val="both"/>
        <w:rPr>
          <w:b/>
          <w:color w:val="000000" w:themeColor="text1"/>
        </w:rPr>
      </w:pPr>
      <w:r w:rsidRPr="00BE40FA">
        <w:rPr>
          <w:b/>
          <w:color w:val="000000" w:themeColor="text1"/>
        </w:rPr>
        <w:t>Methods</w:t>
      </w:r>
    </w:p>
    <w:p w14:paraId="4A393F56" w14:textId="459B023A" w:rsidR="00EF380D" w:rsidRPr="00BE40FA" w:rsidRDefault="00EF380D" w:rsidP="004115DF">
      <w:pPr>
        <w:jc w:val="both"/>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149E24AD" w:rsidR="00B22996" w:rsidRPr="00BE40FA" w:rsidRDefault="00B90ABF" w:rsidP="004115DF">
      <w:pPr>
        <w:jc w:val="both"/>
        <w:rPr>
          <w:bCs/>
          <w:color w:val="000000" w:themeColor="text1"/>
        </w:rPr>
      </w:pPr>
      <w:r w:rsidRPr="00BE40FA">
        <w:rPr>
          <w:bCs/>
          <w:color w:val="000000" w:themeColor="text1"/>
        </w:rPr>
        <w:t xml:space="preserve">We used data </w:t>
      </w:r>
      <w:r w:rsidR="00B22A69" w:rsidRPr="00BE40FA">
        <w:rPr>
          <w:bCs/>
          <w:color w:val="000000" w:themeColor="text1"/>
        </w:rPr>
        <w:t xml:space="preserve">from the Danish National </w:t>
      </w:r>
      <w:r w:rsidR="00230452">
        <w:rPr>
          <w:bCs/>
          <w:color w:val="000000" w:themeColor="text1"/>
        </w:rPr>
        <w:t xml:space="preserve">Patient </w:t>
      </w:r>
      <w:r w:rsidR="00B22A69" w:rsidRPr="00BE40FA">
        <w:rPr>
          <w:bCs/>
          <w:color w:val="000000" w:themeColor="text1"/>
        </w:rPr>
        <w:t>Register</w:t>
      </w:r>
      <w:r w:rsidR="00230452">
        <w:rPr>
          <w:bCs/>
          <w:color w:val="000000" w:themeColor="text1"/>
        </w:rPr>
        <w:t xml:space="preserve"> </w:t>
      </w:r>
      <w:r w:rsidR="00F1472B" w:rsidRPr="00BE40FA">
        <w:rPr>
          <w:bCs/>
          <w:color w:val="000000" w:themeColor="text1"/>
        </w:rPr>
        <w:t xml:space="preserve">during </w:t>
      </w:r>
      <w:r w:rsidR="00F1472B" w:rsidRPr="00BE40FA">
        <w:rPr>
          <w:bCs/>
        </w:rPr>
        <w:t>1989</w:t>
      </w:r>
      <w:r w:rsidR="004F7609">
        <w:rPr>
          <w:bCs/>
        </w:rPr>
        <w:t>-</w:t>
      </w:r>
      <w:r w:rsidR="00F1472B" w:rsidRPr="00BE40FA">
        <w:rPr>
          <w:bCs/>
        </w:rPr>
        <w:t>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unique personal identifier.</w:t>
      </w:r>
      <w:r w:rsidR="002A7C90" w:rsidRPr="00BE40FA">
        <w:rPr>
          <w:bCs/>
          <w:color w:val="000000" w:themeColor="text1"/>
        </w:rPr>
        <w:fldChar w:fldCharType="begin"/>
      </w:r>
      <w:r w:rsidR="004B132D">
        <w:rPr>
          <w:bCs/>
          <w:color w:val="000000" w:themeColor="text1"/>
        </w:rPr>
        <w: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E52BA5" w:rsidRPr="00E52BA5">
        <w:rPr>
          <w:color w:val="000000"/>
          <w:vertAlign w:val="superscript"/>
        </w:rPr>
        <w:t>44</w:t>
      </w:r>
      <w:r w:rsidR="002A7C90" w:rsidRPr="00BE40FA">
        <w:rPr>
          <w:bCs/>
          <w:color w:val="000000" w:themeColor="text1"/>
        </w:rPr>
        <w:fldChar w:fldCharType="end"/>
      </w:r>
      <w:r w:rsidR="00B22996" w:rsidRPr="00BE40FA">
        <w:rPr>
          <w:bCs/>
          <w:color w:val="000000" w:themeColor="text1"/>
        </w:rPr>
        <w:t xml:space="preserve"> The </w:t>
      </w:r>
      <w:r w:rsidR="00115B7D">
        <w:rPr>
          <w:bCs/>
          <w:color w:val="000000" w:themeColor="text1"/>
        </w:rPr>
        <w:t>Register</w:t>
      </w:r>
      <w:r w:rsidR="00115B7D" w:rsidRPr="00BE40FA" w:rsidDel="00BA3A99">
        <w:rPr>
          <w:bCs/>
          <w:color w:val="000000" w:themeColor="text1"/>
        </w:rPr>
        <w:t xml:space="preserve"> </w:t>
      </w:r>
      <w:r w:rsidR="00B22996" w:rsidRPr="00BE40FA">
        <w:rPr>
          <w:bCs/>
          <w:color w:val="000000" w:themeColor="text1"/>
        </w:rPr>
        <w:t>was established in 1977 and is comprehensive, including nationwide clinical and administrative records for all inpatient data</w:t>
      </w:r>
      <w:r w:rsidR="00051723">
        <w:rPr>
          <w:bCs/>
          <w:color w:val="000000" w:themeColor="text1"/>
        </w:rPr>
        <w:t>, with</w:t>
      </w:r>
      <w:r w:rsidR="00B22996" w:rsidRPr="00BE40FA">
        <w:rPr>
          <w:bCs/>
          <w:color w:val="000000" w:themeColor="text1"/>
        </w:rPr>
        <w:t xml:space="preserve"> </w:t>
      </w:r>
      <w:r w:rsidR="00051723">
        <w:rPr>
          <w:bCs/>
          <w:color w:val="000000" w:themeColor="text1"/>
        </w:rPr>
        <w:t>o</w:t>
      </w:r>
      <w:r w:rsidR="00B22996" w:rsidRPr="00BE40FA">
        <w:rPr>
          <w:bCs/>
          <w:color w:val="000000" w:themeColor="text1"/>
        </w:rPr>
        <w:t xml:space="preserve">utpatient data </w:t>
      </w:r>
      <w:r w:rsidR="0070258C">
        <w:rPr>
          <w:bCs/>
          <w:color w:val="000000" w:themeColor="text1"/>
        </w:rPr>
        <w:t xml:space="preserve">available </w:t>
      </w:r>
      <w:r w:rsidR="00B22996" w:rsidRPr="00BE40FA">
        <w:rPr>
          <w:bCs/>
          <w:color w:val="000000" w:themeColor="text1"/>
        </w:rPr>
        <w:t>since 1995</w:t>
      </w:r>
      <w:r w:rsidR="00E37F29">
        <w:rPr>
          <w:bCs/>
          <w:color w:val="000000" w:themeColor="text1"/>
        </w:rPr>
        <w:t>.</w:t>
      </w:r>
      <w:r w:rsidR="00E37F29">
        <w:rPr>
          <w:bCs/>
          <w:color w:val="000000" w:themeColor="text1"/>
        </w:rPr>
        <w:fldChar w:fldCharType="begin"/>
      </w:r>
      <w:r w:rsidR="004B132D">
        <w:rPr>
          <w:bCs/>
          <w:color w:val="000000" w:themeColor="text1"/>
        </w:rPr>
        <w: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Pr>
          <w:bCs/>
          <w:color w:val="000000" w:themeColor="text1"/>
        </w:rPr>
        <w:fldChar w:fldCharType="separate"/>
      </w:r>
      <w:r w:rsidR="00E52BA5" w:rsidRPr="00E52BA5">
        <w:rPr>
          <w:color w:val="000000"/>
          <w:vertAlign w:val="superscript"/>
        </w:rPr>
        <w:t>45</w:t>
      </w:r>
      <w:r w:rsidR="00E37F29">
        <w:rPr>
          <w:bCs/>
          <w:color w:val="000000" w:themeColor="text1"/>
        </w:rPr>
        <w:fldChar w:fldCharType="end"/>
      </w:r>
      <w:r w:rsidR="00BA3A99">
        <w:rPr>
          <w:bCs/>
          <w:color w:val="000000" w:themeColor="text1"/>
        </w:rPr>
        <w:t xml:space="preserve"> </w:t>
      </w:r>
    </w:p>
    <w:p w14:paraId="755C1A30" w14:textId="752E21BC" w:rsidR="00B11B89" w:rsidRPr="00BE40FA" w:rsidRDefault="00B11B89" w:rsidP="004115DF">
      <w:pPr>
        <w:jc w:val="both"/>
        <w:rPr>
          <w:bCs/>
          <w:color w:val="000000" w:themeColor="text1"/>
        </w:rPr>
      </w:pPr>
    </w:p>
    <w:p w14:paraId="53BC8752" w14:textId="087CC55E" w:rsidR="0049389D" w:rsidRPr="00B04CA0" w:rsidRDefault="00B11B89" w:rsidP="004115DF">
      <w:pPr>
        <w:jc w:val="both"/>
        <w:rPr>
          <w:bCs/>
          <w:i/>
          <w:iCs/>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w:t>
      </w:r>
      <w:r w:rsidR="00864CB0" w:rsidRPr="00D770EE">
        <w:rPr>
          <w:bCs/>
          <w:color w:val="000000" w:themeColor="text1"/>
        </w:rPr>
        <w:t>hereafter</w:t>
      </w:r>
      <w:r w:rsidR="00E42C58" w:rsidRPr="00D770EE">
        <w:rPr>
          <w:bCs/>
          <w:color w:val="000000" w:themeColor="text1"/>
        </w:rPr>
        <w:t>, us</w:t>
      </w:r>
      <w:r w:rsidR="00357E12" w:rsidRPr="00D770EE">
        <w:rPr>
          <w:bCs/>
          <w:color w:val="000000" w:themeColor="text1"/>
        </w:rPr>
        <w:t>ing</w:t>
      </w:r>
      <w:r w:rsidR="00E42C58" w:rsidRPr="00D770EE">
        <w:rPr>
          <w:bCs/>
          <w:color w:val="000000" w:themeColor="text1"/>
        </w:rPr>
        <w:t xml:space="preserve"> the date of the first relevant code</w:t>
      </w:r>
      <w:r w:rsidR="00357E12" w:rsidRPr="00D770EE">
        <w:rPr>
          <w:bCs/>
          <w:color w:val="000000" w:themeColor="text1"/>
        </w:rPr>
        <w:t xml:space="preserve"> as the diagnosis date</w:t>
      </w:r>
      <w:r w:rsidR="00E42C58" w:rsidRPr="00D770EE">
        <w:rPr>
          <w:bCs/>
          <w:color w:val="000000" w:themeColor="text1"/>
        </w:rPr>
        <w:t>.</w:t>
      </w:r>
      <w:r w:rsidR="001434F3" w:rsidRPr="00D770EE">
        <w:rPr>
          <w:bCs/>
          <w:color w:val="000000" w:themeColor="text1"/>
        </w:rPr>
        <w:t xml:space="preserve"> This was the index dat</w:t>
      </w:r>
      <w:r w:rsidR="00C402BC" w:rsidRPr="00D770EE">
        <w:rPr>
          <w:bCs/>
          <w:color w:val="000000" w:themeColor="text1"/>
        </w:rPr>
        <w:t>e</w:t>
      </w:r>
      <w:r w:rsidR="001F0FFA" w:rsidRPr="00D770EE">
        <w:rPr>
          <w:bCs/>
          <w:color w:val="000000" w:themeColor="text1"/>
        </w:rPr>
        <w:t>.</w:t>
      </w:r>
      <w:r w:rsidR="00E42C58" w:rsidRPr="00D770EE">
        <w:rPr>
          <w:bCs/>
          <w:color w:val="000000" w:themeColor="text1"/>
        </w:rPr>
        <w:t xml:space="preserve"> </w:t>
      </w:r>
      <w:r w:rsidR="00D770EE" w:rsidRPr="00D770EE">
        <w:rPr>
          <w:bCs/>
          <w:color w:val="000000" w:themeColor="text1"/>
        </w:rPr>
        <w:t>We only included patients who were at least 20 years old when diagnosed because (</w:t>
      </w:r>
      <w:proofErr w:type="spellStart"/>
      <w:r w:rsidR="00D770EE" w:rsidRPr="00D770EE">
        <w:rPr>
          <w:bCs/>
          <w:color w:val="000000" w:themeColor="text1"/>
        </w:rPr>
        <w:t>i</w:t>
      </w:r>
      <w:proofErr w:type="spellEnd"/>
      <w:r w:rsidR="00D770EE" w:rsidRPr="00D770EE">
        <w:rPr>
          <w:bCs/>
          <w:color w:val="000000" w:themeColor="text1"/>
        </w:rPr>
        <w:t>) cases younger than 20 years old were at a greater chance of misclassification, since ALS has been predominantly diagnosed in older adults,</w:t>
      </w:r>
      <w:r w:rsidR="004114FE">
        <w:rPr>
          <w:bCs/>
          <w:color w:val="000000" w:themeColor="text1"/>
        </w:rPr>
        <w:fldChar w:fldCharType="begin"/>
      </w:r>
      <w:r w:rsidR="004B132D">
        <w:rPr>
          <w:bCs/>
          <w:color w:val="000000" w:themeColor="text1"/>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Pr>
          <w:bCs/>
          <w:color w:val="000000" w:themeColor="text1"/>
        </w:rPr>
        <w:fldChar w:fldCharType="separate"/>
      </w:r>
      <w:r w:rsidR="0085773E" w:rsidRPr="0085773E">
        <w:rPr>
          <w:color w:val="000000"/>
          <w:vertAlign w:val="superscript"/>
        </w:rPr>
        <w:t>46</w:t>
      </w:r>
      <w:r w:rsidR="004114FE">
        <w:rPr>
          <w:bCs/>
          <w:color w:val="000000" w:themeColor="text1"/>
        </w:rPr>
        <w:fldChar w:fldCharType="end"/>
      </w:r>
      <w:r w:rsidR="00B64022">
        <w:rPr>
          <w:bCs/>
          <w:color w:val="000000" w:themeColor="text1"/>
        </w:rPr>
        <w:t xml:space="preserve"> </w:t>
      </w:r>
      <w:r w:rsidR="00D770EE" w:rsidRPr="00D770EE">
        <w:rPr>
          <w:bCs/>
          <w:color w:val="000000" w:themeColor="text1"/>
        </w:rPr>
        <w:t>and (ii) the very few juvenile ALS cases have been explained to a much larger degree by genetic mutations (~40%).</w:t>
      </w:r>
      <w:r w:rsidR="00C5214A">
        <w:rPr>
          <w:bCs/>
          <w:color w:val="000000" w:themeColor="text1"/>
        </w:rPr>
        <w:fldChar w:fldCharType="begin"/>
      </w:r>
      <w:r w:rsidR="004B132D">
        <w:rPr>
          <w:bCs/>
          <w:color w:val="000000" w:themeColor="text1"/>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Pr>
          <w:bCs/>
          <w:color w:val="000000" w:themeColor="text1"/>
        </w:rPr>
        <w:fldChar w:fldCharType="separate"/>
      </w:r>
      <w:r w:rsidR="0085773E" w:rsidRPr="0085773E">
        <w:rPr>
          <w:color w:val="000000"/>
          <w:vertAlign w:val="superscript"/>
        </w:rPr>
        <w:t>47</w:t>
      </w:r>
      <w:r w:rsidR="00C5214A">
        <w:rPr>
          <w:bCs/>
          <w:color w:val="000000" w:themeColor="text1"/>
        </w:rPr>
        <w:fldChar w:fldCharType="end"/>
      </w:r>
      <w:r w:rsidR="00A11685" w:rsidRPr="00BE40FA">
        <w:rPr>
          <w:bCs/>
          <w:color w:val="000000" w:themeColor="text1"/>
        </w:rPr>
        <w:t xml:space="preserve"> </w:t>
      </w:r>
      <w:r w:rsidR="00B04CA0" w:rsidRPr="00B04CA0">
        <w:rPr>
          <w:bCs/>
        </w:rPr>
        <w:t xml:space="preserve">In our validation study, Register data for ALS ascertainment were highly reliable; working with a specialist ALS neurologist to </w:t>
      </w:r>
      <w:r w:rsidR="00B04CA0" w:rsidRPr="00B04CA0">
        <w:rPr>
          <w:bCs/>
        </w:rPr>
        <w:lastRenderedPageBreak/>
        <w:t>review medical records and comparing to death certificates and hospital discharges, the Danish National Patient Register was found to have an overall predictive value for ALS of 82%.</w:t>
      </w:r>
      <w:r w:rsidR="00B04CA0" w:rsidRPr="00B04CA0">
        <w:rPr>
          <w:bCs/>
        </w:rPr>
        <w:fldChar w:fldCharType="begin"/>
      </w:r>
      <w:r w:rsidR="00CA4500">
        <w:rPr>
          <w:bC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B04CA0">
        <w:rPr>
          <w:bCs/>
        </w:rPr>
        <w:fldChar w:fldCharType="separate"/>
      </w:r>
      <w:r w:rsidR="00B04CA0" w:rsidRPr="00B04CA0">
        <w:rPr>
          <w:bCs/>
          <w:vertAlign w:val="superscript"/>
        </w:rPr>
        <w:t>48</w:t>
      </w:r>
      <w:r w:rsidR="00B04CA0" w:rsidRPr="00B04CA0">
        <w:rPr>
          <w:bCs/>
        </w:rPr>
        <w:fldChar w:fldCharType="end"/>
      </w:r>
      <w:r w:rsidR="00B04CA0" w:rsidRPr="00B04CA0">
        <w:rPr>
          <w:bCs/>
        </w:rPr>
        <w:t xml:space="preserve"> </w:t>
      </w:r>
    </w:p>
    <w:p w14:paraId="53A67C02" w14:textId="77777777" w:rsidR="0049389D" w:rsidRDefault="0049389D" w:rsidP="004115DF">
      <w:pPr>
        <w:jc w:val="both"/>
        <w:rPr>
          <w:bCs/>
          <w:color w:val="000000" w:themeColor="text1"/>
        </w:rPr>
      </w:pPr>
    </w:p>
    <w:p w14:paraId="3DC988C2" w14:textId="022A5E0F" w:rsidR="00410CC8" w:rsidRPr="00BE40FA" w:rsidRDefault="00A11685" w:rsidP="004115DF">
      <w:pPr>
        <w:jc w:val="both"/>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ontrols through the Danish Civil Registration System, established in 1968</w:t>
      </w:r>
      <w:r w:rsidR="00FA58C9">
        <w:rPr>
          <w:bCs/>
          <w:color w:val="000000" w:themeColor="text1"/>
        </w:rPr>
        <w:t xml:space="preserve"> and updated </w:t>
      </w:r>
      <w:r w:rsidR="000F3246">
        <w:rPr>
          <w:bCs/>
          <w:color w:val="000000" w:themeColor="text1"/>
        </w:rPr>
        <w:t>daily</w:t>
      </w:r>
      <w:r w:rsidR="00BC526C">
        <w:rPr>
          <w:bCs/>
          <w:color w:val="000000" w:themeColor="text1"/>
        </w:rPr>
        <w:t>,</w:t>
      </w:r>
      <w:r w:rsidR="00E62978" w:rsidRPr="00BE40FA">
        <w:rPr>
          <w:bCs/>
          <w:color w:val="000000" w:themeColor="text1"/>
        </w:rPr>
        <w:t xml:space="preserve"> </w:t>
      </w:r>
      <w:r w:rsidR="00BC526C">
        <w:rPr>
          <w:bCs/>
          <w:color w:val="000000" w:themeColor="text1"/>
        </w:rPr>
        <w:t>which</w:t>
      </w:r>
      <w:r w:rsidR="00BC526C" w:rsidRPr="00BE40FA">
        <w:rPr>
          <w:bCs/>
          <w:color w:val="000000" w:themeColor="text1"/>
        </w:rPr>
        <w:t xml:space="preserve"> </w:t>
      </w:r>
      <w:r w:rsidR="00E62978" w:rsidRPr="00BE40FA">
        <w:rPr>
          <w:bCs/>
          <w:color w:val="000000" w:themeColor="text1"/>
        </w:rPr>
        <w:t xml:space="preserve">includes administrative records (e.g., date and place of birth, </w:t>
      </w:r>
      <w:r w:rsidR="00BA3A99">
        <w:rPr>
          <w:bCs/>
          <w:color w:val="000000" w:themeColor="text1"/>
        </w:rPr>
        <w:t xml:space="preserve">sex, </w:t>
      </w:r>
      <w:r w:rsidR="00E62978" w:rsidRPr="00BE40FA">
        <w:rPr>
          <w:bCs/>
          <w:color w:val="000000" w:themeColor="text1"/>
        </w:rPr>
        <w:t>vital status, and history of civil status and addresses</w:t>
      </w:r>
      <w:r w:rsidR="00BA3A99">
        <w:rPr>
          <w:bCs/>
          <w:color w:val="000000" w:themeColor="text1"/>
        </w:rPr>
        <w:t xml:space="preserve"> since 1971</w:t>
      </w:r>
      <w:r w:rsidR="00E62978" w:rsidRPr="00BE40FA">
        <w:rPr>
          <w:bCs/>
          <w:color w:val="000000" w:themeColor="text1"/>
        </w:rPr>
        <w:t>)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4B132D">
        <w:rPr>
          <w:bCs/>
          <w:color w:val="000000" w:themeColor="text1"/>
        </w:rPr>
        <w: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214F0" w:rsidRPr="000214F0">
        <w:rPr>
          <w:color w:val="000000"/>
          <w:vertAlign w:val="superscript"/>
        </w:rPr>
        <w:t>49</w:t>
      </w:r>
      <w:r w:rsidR="004C062C" w:rsidRPr="00BE40FA">
        <w:rPr>
          <w:bCs/>
          <w:color w:val="000000" w:themeColor="text1"/>
        </w:rPr>
        <w:fldChar w:fldCharType="end"/>
      </w:r>
      <w:r w:rsidR="00E62978"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w:t>
      </w:r>
      <w:r w:rsidR="00B90716">
        <w:rPr>
          <w:bCs/>
          <w:color w:val="000000" w:themeColor="text1"/>
        </w:rPr>
        <w:t xml:space="preserve">age, </w:t>
      </w:r>
      <w:r w:rsidR="00AD6EA4" w:rsidRPr="00BE40FA">
        <w:rPr>
          <w:bCs/>
          <w:color w:val="000000" w:themeColor="text1"/>
        </w:rPr>
        <w:t>sex</w:t>
      </w:r>
      <w:r w:rsidR="00524390">
        <w:rPr>
          <w:bCs/>
          <w:color w:val="000000" w:themeColor="text1"/>
        </w:rPr>
        <w:t xml:space="preserve">, </w:t>
      </w:r>
      <w:r w:rsidR="00A804EF">
        <w:rPr>
          <w:bCs/>
          <w:color w:val="000000" w:themeColor="text1"/>
        </w:rPr>
        <w:t>year</w:t>
      </w:r>
      <w:r w:rsidR="00AD6EA4" w:rsidRPr="00BE40FA">
        <w:rPr>
          <w:bCs/>
          <w:color w:val="000000" w:themeColor="text1"/>
        </w:rPr>
        <w:t xml:space="preserv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w:t>
      </w:r>
      <w:r w:rsidR="00A804EF">
        <w:rPr>
          <w:bCs/>
          <w:color w:val="000000" w:themeColor="text1"/>
        </w:rPr>
        <w:t xml:space="preserve"> </w:t>
      </w:r>
      <w:r w:rsidR="00C042E8">
        <w:rPr>
          <w:bCs/>
          <w:color w:val="000000" w:themeColor="text1"/>
        </w:rPr>
        <w:t>C</w:t>
      </w:r>
      <w:r w:rsidR="00C901A0" w:rsidRPr="00BE40FA">
        <w:rPr>
          <w:bCs/>
          <w:color w:val="000000" w:themeColor="text1"/>
        </w:rPr>
        <w:t xml:space="preserve">ontrols </w:t>
      </w:r>
      <w:r w:rsidR="005B6BF1" w:rsidRPr="00BE40FA">
        <w:rPr>
          <w:bCs/>
          <w:color w:val="000000" w:themeColor="text1"/>
        </w:rPr>
        <w:t>were</w:t>
      </w:r>
      <w:r w:rsidR="00C901A0" w:rsidRPr="00BE40FA">
        <w:rPr>
          <w:bCs/>
          <w:color w:val="000000" w:themeColor="text1"/>
        </w:rPr>
        <w:t xml:space="preserve"> alive </w:t>
      </w:r>
      <w:r w:rsidR="00A804EF">
        <w:rPr>
          <w:bCs/>
          <w:color w:val="000000" w:themeColor="text1"/>
        </w:rPr>
        <w:t xml:space="preserve">and free of diagnosed ALS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r w:rsidR="00AC78D3">
        <w:rPr>
          <w:bCs/>
          <w:color w:val="000000" w:themeColor="text1"/>
        </w:rPr>
        <w:t xml:space="preserve"> </w:t>
      </w:r>
      <w:r w:rsidR="00247B8F">
        <w:rPr>
          <w:bCs/>
          <w:color w:val="000000" w:themeColor="text1"/>
        </w:rPr>
        <w:t>The control-sampling scheme followed a risk-set matching pattern, so cases could have served as controls before diagnosis of ALS.</w:t>
      </w:r>
      <w:r w:rsidR="00A72CAA">
        <w:rPr>
          <w:bCs/>
          <w:color w:val="000000" w:themeColor="text1"/>
        </w:rPr>
        <w:fldChar w:fldCharType="begin"/>
      </w:r>
      <w:r w:rsidR="004B132D">
        <w:rPr>
          <w:bCs/>
          <w:color w:val="000000" w:themeColor="text1"/>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Pr>
          <w:bCs/>
          <w:color w:val="000000" w:themeColor="text1"/>
        </w:rPr>
        <w:fldChar w:fldCharType="separate"/>
      </w:r>
      <w:r w:rsidR="00A72CAA" w:rsidRPr="00A72CAA">
        <w:rPr>
          <w:color w:val="000000"/>
          <w:vertAlign w:val="superscript"/>
        </w:rPr>
        <w:t>50</w:t>
      </w:r>
      <w:r w:rsidR="00A72CAA">
        <w:rPr>
          <w:bCs/>
          <w:color w:val="000000" w:themeColor="text1"/>
        </w:rPr>
        <w:fldChar w:fldCharType="end"/>
      </w:r>
    </w:p>
    <w:p w14:paraId="76CE7804" w14:textId="05A08E00" w:rsidR="00110354" w:rsidRPr="00BE40FA" w:rsidRDefault="00110354" w:rsidP="004115DF">
      <w:pPr>
        <w:jc w:val="both"/>
        <w:rPr>
          <w:bCs/>
          <w:color w:val="000000" w:themeColor="text1"/>
        </w:rPr>
      </w:pPr>
    </w:p>
    <w:p w14:paraId="7B744401" w14:textId="0AD8262A" w:rsidR="00110354" w:rsidRPr="00BE40FA" w:rsidRDefault="00110354" w:rsidP="004115DF">
      <w:pPr>
        <w:jc w:val="both"/>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4B132D">
        <w:rPr>
          <w:bCs/>
          <w:color w:val="000000" w:themeColor="text1"/>
        </w:rPr>
        <w: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214F0" w:rsidRPr="000214F0">
        <w:rPr>
          <w:color w:val="000000"/>
          <w:vertAlign w:val="superscript"/>
        </w:rPr>
        <w:t>49</w:t>
      </w:r>
      <w:r w:rsidR="00AE5FD9" w:rsidRPr="00BE40FA">
        <w:rPr>
          <w:bCs/>
          <w:color w:val="000000" w:themeColor="text1"/>
        </w:rPr>
        <w:fldChar w:fldCharType="end"/>
      </w:r>
      <w:r w:rsidRPr="00BE40FA">
        <w:rPr>
          <w:bCs/>
          <w:color w:val="000000" w:themeColor="text1"/>
        </w:rPr>
        <w:t xml:space="preserve"> including the dates of moving to and from each address, </w:t>
      </w:r>
      <w:r w:rsidR="00437C7B">
        <w:rPr>
          <w:bCs/>
          <w:color w:val="000000" w:themeColor="text1"/>
        </w:rPr>
        <w:t>before</w:t>
      </w:r>
      <w:r w:rsidRPr="00BE40FA">
        <w:rPr>
          <w:bCs/>
          <w:color w:val="000000" w:themeColor="text1"/>
        </w:rPr>
        <w:t xml:space="preserve">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4B132D">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E52BA5" w:rsidRPr="00E52BA5">
        <w:rPr>
          <w:color w:val="000000"/>
          <w:vertAlign w:val="superscript"/>
        </w:rPr>
        <w:t>17</w:t>
      </w:r>
      <w:r w:rsidRPr="00BE40FA">
        <w:rPr>
          <w:bCs/>
          <w:color w:val="000000" w:themeColor="text1"/>
        </w:rPr>
        <w:fldChar w:fldCharType="end"/>
      </w:r>
    </w:p>
    <w:p w14:paraId="319EA69B" w14:textId="63F3CDA5" w:rsidR="00643616" w:rsidRPr="00BE40FA" w:rsidRDefault="00643616" w:rsidP="004115DF">
      <w:pPr>
        <w:jc w:val="both"/>
        <w:rPr>
          <w:bCs/>
          <w:color w:val="000000" w:themeColor="text1"/>
        </w:rPr>
      </w:pPr>
    </w:p>
    <w:p w14:paraId="1B2514CD" w14:textId="78C6DEE2" w:rsidR="00643616" w:rsidRPr="00BE40FA" w:rsidRDefault="00643616" w:rsidP="004115DF">
      <w:pPr>
        <w:jc w:val="both"/>
        <w:rPr>
          <w:bCs/>
          <w:color w:val="000000" w:themeColor="text1"/>
        </w:rPr>
      </w:pPr>
      <w:r w:rsidRPr="00BE40FA">
        <w:rPr>
          <w:bCs/>
          <w:color w:val="000000" w:themeColor="text1"/>
        </w:rPr>
        <w:t xml:space="preserve">This study was approved by the Institutional Review Board </w:t>
      </w:r>
      <w:r w:rsidR="004C6D30">
        <w:rPr>
          <w:bCs/>
          <w:color w:val="000000" w:themeColor="text1"/>
        </w:rPr>
        <w:t xml:space="preserve">Committee </w:t>
      </w:r>
      <w:r w:rsidRPr="00BE40FA">
        <w:rPr>
          <w:bCs/>
          <w:color w:val="000000" w:themeColor="text1"/>
        </w:rPr>
        <w:t xml:space="preserve">at the </w:t>
      </w:r>
      <w:r w:rsidR="00E53A69" w:rsidRPr="00BE40FA">
        <w:rPr>
          <w:bCs/>
          <w:color w:val="000000" w:themeColor="text1"/>
        </w:rPr>
        <w:t>Columbia University</w:t>
      </w:r>
      <w:r w:rsidR="00A804EF">
        <w:rPr>
          <w:bCs/>
          <w:color w:val="000000" w:themeColor="text1"/>
        </w:rPr>
        <w:t xml:space="preserve"> and the Danish Data Protection Agency</w:t>
      </w:r>
      <w:r w:rsidRPr="00BE40FA">
        <w:rPr>
          <w:bCs/>
          <w:color w:val="000000" w:themeColor="text1"/>
        </w:rPr>
        <w:t>.</w:t>
      </w:r>
    </w:p>
    <w:p w14:paraId="3E285C75" w14:textId="2194EF9A" w:rsidR="004B5359" w:rsidRPr="00BE40FA" w:rsidRDefault="004B5359" w:rsidP="004115DF">
      <w:pPr>
        <w:jc w:val="both"/>
        <w:rPr>
          <w:bCs/>
          <w:color w:val="000000" w:themeColor="text1"/>
        </w:rPr>
      </w:pPr>
    </w:p>
    <w:p w14:paraId="30C04844" w14:textId="77777777" w:rsidR="00EF380D" w:rsidRPr="00BE40FA" w:rsidRDefault="00EF380D" w:rsidP="004115DF">
      <w:pPr>
        <w:jc w:val="both"/>
        <w:rPr>
          <w:i/>
          <w:iCs/>
          <w:color w:val="000000" w:themeColor="text1"/>
        </w:rPr>
      </w:pPr>
      <w:r w:rsidRPr="00BE40FA">
        <w:rPr>
          <w:i/>
          <w:iCs/>
          <w:color w:val="000000" w:themeColor="text1"/>
        </w:rPr>
        <w:t>Exposure data</w:t>
      </w:r>
    </w:p>
    <w:p w14:paraId="242AE868" w14:textId="020E2CB8" w:rsidR="009B1F3C" w:rsidRPr="008F0905" w:rsidRDefault="008F0905" w:rsidP="004115DF">
      <w:pPr>
        <w:jc w:val="both"/>
        <w:rPr>
          <w:bCs/>
          <w:i/>
          <w:iCs/>
          <w:color w:val="000000" w:themeColor="text1"/>
        </w:rPr>
      </w:pPr>
      <w:r w:rsidRPr="008F0905">
        <w:rPr>
          <w:bCs/>
          <w:color w:val="000000" w:themeColor="text1"/>
        </w:rPr>
        <w:t>We obtained predictions on monthly concentrations of nitrogen oxides (NO</w:t>
      </w:r>
      <w:r w:rsidRPr="008F0905">
        <w:rPr>
          <w:bCs/>
          <w:color w:val="000000" w:themeColor="text1"/>
          <w:vertAlign w:val="subscript"/>
        </w:rPr>
        <w:t>x</w:t>
      </w:r>
      <w:r w:rsidRPr="008F0905">
        <w:rPr>
          <w:bCs/>
          <w:color w:val="000000" w:themeColor="text1"/>
        </w:rPr>
        <w:t>), carbon monoxide (CO), elemental carbon (EC), and fine particles (PM</w:t>
      </w:r>
      <w:r w:rsidRPr="008F0905">
        <w:rPr>
          <w:bCs/>
          <w:color w:val="000000" w:themeColor="text1"/>
          <w:vertAlign w:val="subscript"/>
        </w:rPr>
        <w:t>2.5</w:t>
      </w:r>
      <w:r w:rsidRPr="008F0905">
        <w:rPr>
          <w:bCs/>
          <w:color w:val="000000" w:themeColor="text1"/>
        </w:rPr>
        <w:t>) (as well as ozone, O</w:t>
      </w:r>
      <w:r w:rsidRPr="008F0905">
        <w:rPr>
          <w:bCs/>
          <w:color w:val="000000" w:themeColor="text1"/>
          <w:vertAlign w:val="subscript"/>
        </w:rPr>
        <w:t>3</w:t>
      </w:r>
      <w:r w:rsidRPr="008F0905">
        <w:rPr>
          <w:bCs/>
          <w:color w:val="000000" w:themeColor="text1"/>
        </w:rPr>
        <w:t xml:space="preserve">, for a sensitivity </w:t>
      </w:r>
      <w:r w:rsidRPr="008F0905">
        <w:rPr>
          <w:bCs/>
          <w:color w:val="000000" w:themeColor="text1"/>
        </w:rPr>
        <w:lastRenderedPageBreak/>
        <w:t>analysis, usually negatively correlated with other pollutants due to its chemistry</w:t>
      </w:r>
      <w:r w:rsidRPr="008F0905">
        <w:rPr>
          <w:bCs/>
          <w:color w:val="000000" w:themeColor="text1"/>
        </w:rPr>
        <w:fldChar w:fldCharType="begin"/>
      </w:r>
      <w:r w:rsidR="00724D23">
        <w:rPr>
          <w:bCs/>
          <w:color w:val="000000" w:themeColor="text1"/>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1</w:t>
      </w:r>
      <w:r w:rsidRPr="008F0905">
        <w:rPr>
          <w:bCs/>
          <w:color w:val="000000" w:themeColor="text1"/>
        </w:rPr>
        <w:fldChar w:fldCharType="end"/>
      </w:r>
      <w:r w:rsidRPr="008F0905">
        <w:rPr>
          <w:bCs/>
          <w:color w:val="000000" w:themeColor="text1"/>
        </w:rPr>
        <w:t>), at residential addresses of study participants from the validated spatio-temporal air pollution modelling system DEHM-UBM-</w:t>
      </w:r>
      <w:proofErr w:type="spellStart"/>
      <w:r w:rsidRPr="008F0905">
        <w:rPr>
          <w:bCs/>
          <w:color w:val="000000" w:themeColor="text1"/>
        </w:rPr>
        <w:t>AirGIS</w:t>
      </w:r>
      <w:proofErr w:type="spellEnd"/>
      <w:r w:rsidRPr="008F0905">
        <w:rPr>
          <w:bCs/>
          <w:color w:val="000000" w:themeColor="text1"/>
        </w:rPr>
        <w:t xml:space="preserve"> that provides full space and time coverage over the study period, described in detail elsewhere.</w:t>
      </w:r>
      <w:r w:rsidRPr="008F0905">
        <w:rPr>
          <w:bCs/>
          <w:color w:val="000000" w:themeColor="text1"/>
        </w:rPr>
        <w:fldChar w:fldCharType="begin"/>
      </w:r>
      <w:r w:rsidR="00724D23">
        <w:rPr>
          <w:bCs/>
          <w:color w:val="000000" w:themeColor="text1"/>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8F0905">
        <w:rPr>
          <w:bCs/>
          <w:color w:val="000000" w:themeColor="text1"/>
        </w:rPr>
        <w:fldChar w:fldCharType="separate"/>
      </w:r>
      <w:r w:rsidRPr="008F0905">
        <w:rPr>
          <w:bCs/>
          <w:color w:val="000000" w:themeColor="text1"/>
          <w:vertAlign w:val="superscript"/>
        </w:rPr>
        <w:t>52–55</w:t>
      </w:r>
      <w:r w:rsidRPr="008F0905">
        <w:rPr>
          <w:bCs/>
          <w:color w:val="000000" w:themeColor="text1"/>
        </w:rPr>
        <w:fldChar w:fldCharType="end"/>
      </w:r>
      <w:r w:rsidRPr="008F0905">
        <w:rPr>
          <w:bCs/>
          <w:color w:val="000000" w:themeColor="text1"/>
        </w:rPr>
        <w:t xml:space="preserve"> In brief, DEHM-UBM-</w:t>
      </w:r>
      <w:proofErr w:type="spellStart"/>
      <w:r w:rsidRPr="008F0905">
        <w:rPr>
          <w:bCs/>
          <w:color w:val="000000" w:themeColor="text1"/>
        </w:rPr>
        <w:t>AirGIS</w:t>
      </w:r>
      <w:proofErr w:type="spellEnd"/>
      <w:r w:rsidRPr="008F0905">
        <w:rPr>
          <w:bCs/>
          <w:color w:val="000000" w:themeColor="text1"/>
        </w:rPr>
        <w:t xml:space="preserve">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r>
        <w:rPr>
          <w:bCs/>
          <w:i/>
          <w:iCs/>
          <w:color w:val="000000" w:themeColor="text1"/>
        </w:rPr>
        <w:t xml:space="preserve">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00FA5F91"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4B132D">
        <w:rPr>
          <w:bCs/>
          <w:color w:val="000000" w:themeColor="text1"/>
        </w:rPr>
        <w: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A72CAA" w:rsidRPr="00A72CAA">
        <w:rPr>
          <w:color w:val="000000"/>
          <w:vertAlign w:val="superscript"/>
        </w:rPr>
        <w:t>17,56–58</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 xml:space="preserve">The models have good </w:t>
      </w:r>
      <w:r w:rsidR="009D0AAF">
        <w:rPr>
          <w:bCs/>
          <w:color w:val="000000" w:themeColor="text1"/>
        </w:rPr>
        <w:t xml:space="preserve">predictive </w:t>
      </w:r>
      <w:r w:rsidR="00840226">
        <w:rPr>
          <w:bCs/>
          <w:color w:val="000000" w:themeColor="text1"/>
        </w:rPr>
        <w:t>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w:t>
      </w:r>
      <w:r w:rsidR="001D5639">
        <w:rPr>
          <w:bCs/>
          <w:color w:val="000000" w:themeColor="text1"/>
        </w:rPr>
        <w:t>5</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 xml:space="preserve">, </w:t>
      </w:r>
      <w:r w:rsidR="00A45878">
        <w:rPr>
          <w:bCs/>
          <w:color w:val="000000" w:themeColor="text1"/>
        </w:rPr>
        <w:t>0.</w:t>
      </w:r>
      <w:r w:rsidR="001D5639">
        <w:rPr>
          <w:bCs/>
          <w:color w:val="000000" w:themeColor="text1"/>
        </w:rPr>
        <w:t>91</w:t>
      </w:r>
      <w:r w:rsidR="00BC49EA">
        <w:rPr>
          <w:bCs/>
          <w:color w:val="000000" w:themeColor="text1"/>
        </w:rPr>
        <w:t xml:space="preserve"> for CO, </w:t>
      </w:r>
      <w:r w:rsidR="001D5639">
        <w:rPr>
          <w:bCs/>
          <w:color w:val="000000" w:themeColor="text1"/>
        </w:rPr>
        <w:t>0.92</w:t>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 xml:space="preserve">, </w:t>
      </w:r>
      <w:r w:rsidR="001D5639">
        <w:rPr>
          <w:bCs/>
          <w:color w:val="000000" w:themeColor="text1"/>
        </w:rPr>
        <w:t>0.79</w:t>
      </w:r>
      <w:r w:rsidR="00BC49EA">
        <w:rPr>
          <w:bCs/>
          <w:color w:val="000000" w:themeColor="text1"/>
        </w:rPr>
        <w:t xml:space="preserve"> for EC</w:t>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E78E0">
        <w:rPr>
          <w:bCs/>
          <w:color w:val="000000" w:themeColor="text1"/>
        </w:rPr>
        <w:t>0.83</w:t>
      </w:r>
      <w:r w:rsidR="006B56F7">
        <w:rPr>
          <w:bCs/>
          <w:color w:val="000000" w:themeColor="text1"/>
        </w:rPr>
        <w:t xml:space="preserve">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970001">
        <w:rPr>
          <w:bCs/>
          <w:color w:val="000000" w:themeColor="text1"/>
        </w:rPr>
        <w:t>.</w:t>
      </w:r>
      <w:r w:rsidR="001E45B5">
        <w:rPr>
          <w:bCs/>
          <w:color w:val="000000" w:themeColor="text1"/>
        </w:rPr>
        <w:fldChar w:fldCharType="begin"/>
      </w:r>
      <w:r w:rsidR="004B132D">
        <w:rPr>
          <w:bCs/>
          <w:color w:val="000000" w:themeColor="text1"/>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Pr>
          <w:bCs/>
          <w:color w:val="000000" w:themeColor="text1"/>
        </w:rPr>
        <w:fldChar w:fldCharType="separate"/>
      </w:r>
      <w:r w:rsidR="00A72CAA" w:rsidRPr="00A72CAA">
        <w:rPr>
          <w:color w:val="000000"/>
          <w:vertAlign w:val="superscript"/>
        </w:rPr>
        <w:t>52,55</w:t>
      </w:r>
      <w:r w:rsidR="001E45B5">
        <w:rPr>
          <w:bCs/>
          <w:color w:val="000000" w:themeColor="text1"/>
        </w:rPr>
        <w:fldChar w:fldCharType="end"/>
      </w:r>
      <w:r w:rsidR="006424C1">
        <w:rPr>
          <w:bCs/>
          <w:color w:val="000000" w:themeColor="text1"/>
        </w:rPr>
        <w:t xml:space="preserve"> </w:t>
      </w:r>
      <w:r w:rsidR="009B1F3C">
        <w:rPr>
          <w:bCs/>
          <w:color w:val="000000" w:themeColor="text1"/>
        </w:rPr>
        <w:t>Because traffic is a major source of PM</w:t>
      </w:r>
      <w:r w:rsidR="009B1F3C" w:rsidRPr="00417F55">
        <w:rPr>
          <w:bCs/>
          <w:color w:val="000000" w:themeColor="text1"/>
          <w:vertAlign w:val="subscript"/>
        </w:rPr>
        <w:t>2.5</w:t>
      </w:r>
      <w:r w:rsidR="009B1F3C">
        <w:rPr>
          <w:bCs/>
          <w:color w:val="000000" w:themeColor="text1"/>
        </w:rPr>
        <w:t xml:space="preserve"> and EC one of the main PM</w:t>
      </w:r>
      <w:r w:rsidR="009B1F3C" w:rsidRPr="00417F55">
        <w:rPr>
          <w:bCs/>
          <w:color w:val="000000" w:themeColor="text1"/>
          <w:vertAlign w:val="subscript"/>
        </w:rPr>
        <w:t>2.5</w:t>
      </w:r>
      <w:r w:rsidR="009B1F3C">
        <w:rPr>
          <w:bCs/>
          <w:color w:val="000000" w:themeColor="text1"/>
        </w:rPr>
        <w:t xml:space="preserve"> components</w:t>
      </w:r>
      <w:r w:rsidR="009B1F3C" w:rsidRPr="009B1F3C">
        <w:rPr>
          <w:bCs/>
          <w:color w:val="000000" w:themeColor="text1"/>
        </w:rPr>
        <w:t xml:space="preserve"> </w:t>
      </w:r>
      <w:r w:rsidR="009B1F3C">
        <w:rPr>
          <w:bCs/>
          <w:color w:val="000000" w:themeColor="text1"/>
        </w:rPr>
        <w:t>in urban environments,</w:t>
      </w:r>
      <w:r w:rsidR="00CD7377">
        <w:rPr>
          <w:bCs/>
          <w:color w:val="000000" w:themeColor="text1"/>
        </w:rPr>
        <w:fldChar w:fldCharType="begin"/>
      </w:r>
      <w:r w:rsidR="004B132D">
        <w:rPr>
          <w:bCs/>
          <w:color w:val="000000" w:themeColor="text1"/>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Pr>
          <w:bCs/>
          <w:color w:val="000000" w:themeColor="text1"/>
        </w:rPr>
        <w:fldChar w:fldCharType="separate"/>
      </w:r>
      <w:r w:rsidR="00A72CAA" w:rsidRPr="00A72CAA">
        <w:rPr>
          <w:color w:val="000000"/>
          <w:vertAlign w:val="superscript"/>
        </w:rPr>
        <w:t>59</w:t>
      </w:r>
      <w:r w:rsidR="00CD7377">
        <w:rPr>
          <w:bCs/>
          <w:color w:val="000000" w:themeColor="text1"/>
        </w:rPr>
        <w:fldChar w:fldCharType="end"/>
      </w:r>
      <w:r w:rsidR="009B1F3C">
        <w:rPr>
          <w:bCs/>
          <w:color w:val="000000" w:themeColor="text1"/>
        </w:rPr>
        <w:t xml:space="preserve"> we </w:t>
      </w:r>
      <w:r w:rsidR="0068672E">
        <w:rPr>
          <w:bCs/>
          <w:color w:val="000000" w:themeColor="text1"/>
        </w:rPr>
        <w:t>removed</w:t>
      </w:r>
      <w:r w:rsidR="009B1F3C">
        <w:rPr>
          <w:bCs/>
          <w:color w:val="000000" w:themeColor="text1"/>
        </w:rPr>
        <w:t xml:space="preserve"> the EC concentration from the total PM</w:t>
      </w:r>
      <w:r w:rsidR="009B1F3C" w:rsidRPr="00417F55">
        <w:rPr>
          <w:bCs/>
          <w:color w:val="000000" w:themeColor="text1"/>
          <w:vertAlign w:val="subscript"/>
        </w:rPr>
        <w:t>2.5</w:t>
      </w:r>
      <w:r w:rsidR="009B1F3C">
        <w:rPr>
          <w:bCs/>
          <w:color w:val="000000" w:themeColor="text1"/>
        </w:rPr>
        <w:t xml:space="preserve"> mass concentration (non-EC PM</w:t>
      </w:r>
      <w:r w:rsidR="009B1F3C" w:rsidRPr="00417F55">
        <w:rPr>
          <w:bCs/>
          <w:color w:val="000000" w:themeColor="text1"/>
          <w:vertAlign w:val="subscript"/>
        </w:rPr>
        <w:t>2.5</w:t>
      </w:r>
      <w:r w:rsidR="009B1F3C">
        <w:rPr>
          <w:bCs/>
          <w:color w:val="000000" w:themeColor="text1"/>
        </w:rPr>
        <w:t>)</w:t>
      </w:r>
      <w:r w:rsidR="00FC7AB2">
        <w:rPr>
          <w:bCs/>
          <w:color w:val="000000" w:themeColor="text1"/>
        </w:rPr>
        <w:t xml:space="preserve"> by subtraction</w:t>
      </w:r>
      <w:r w:rsidR="009B1F3C">
        <w:rPr>
          <w:bCs/>
          <w:color w:val="000000" w:themeColor="text1"/>
        </w:rPr>
        <w:t>, to avoid overadjustment when including both in the models simultaneously.</w:t>
      </w:r>
    </w:p>
    <w:p w14:paraId="61E424A2" w14:textId="77777777" w:rsidR="009B1F3C" w:rsidRPr="0066473E" w:rsidRDefault="009B1F3C" w:rsidP="004115DF">
      <w:pPr>
        <w:jc w:val="both"/>
        <w:rPr>
          <w:bCs/>
          <w:color w:val="000000" w:themeColor="text1"/>
        </w:rPr>
      </w:pPr>
    </w:p>
    <w:p w14:paraId="4AB86CD1" w14:textId="1BC49971" w:rsidR="006715DF" w:rsidRPr="0066473E" w:rsidRDefault="00BB5933" w:rsidP="004115DF">
      <w:pPr>
        <w:jc w:val="both"/>
        <w:rPr>
          <w:bCs/>
          <w:i/>
          <w:iCs/>
        </w:rPr>
      </w:pPr>
      <w:r w:rsidRPr="00BB5933">
        <w:rPr>
          <w:bC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BB5933">
        <w:rPr>
          <w:bCs/>
        </w:rPr>
        <w:fldChar w:fldCharType="begin"/>
      </w:r>
      <w:r w:rsidR="00CA4500">
        <w:rPr>
          <w:bC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BB5933">
        <w:rPr>
          <w:bCs/>
        </w:rPr>
        <w:fldChar w:fldCharType="separate"/>
      </w:r>
      <w:r w:rsidRPr="00BB5933">
        <w:rPr>
          <w:bCs/>
          <w:vertAlign w:val="superscript"/>
        </w:rPr>
        <w:t>60</w:t>
      </w:r>
      <w:r w:rsidRPr="00BB5933">
        <w:rPr>
          <w:bCs/>
        </w:rPr>
        <w:fldChar w:fldCharType="end"/>
      </w:r>
      <w:r w:rsidR="0066473E" w:rsidRPr="0066473E">
        <w:rPr>
          <w:bCs/>
        </w:rPr>
        <w:t xml:space="preserve"> Specifically, each case or control average value (1-, 5- or 10-year) was calculated as the mean of all concentrations recorded across time at the recorded addresses within each time window</w:t>
      </w:r>
      <w:r w:rsidR="0066473E" w:rsidRPr="005D3672">
        <w:rPr>
          <w:bCs/>
          <w:i/>
          <w:iCs/>
        </w:rPr>
        <w:t>.</w:t>
      </w:r>
      <w:r w:rsidR="0066473E" w:rsidRPr="001A44A6">
        <w:rPr>
          <w:bCs/>
        </w:rPr>
        <w:t xml:space="preserve"> </w:t>
      </w:r>
      <w:r w:rsidR="00181C84" w:rsidRPr="00BE40FA">
        <w:rPr>
          <w:bCs/>
          <w:color w:val="000000" w:themeColor="text1"/>
        </w:rPr>
        <w:t>A small number of</w:t>
      </w:r>
      <w:r w:rsidR="00F0122A">
        <w:rPr>
          <w:bCs/>
          <w:color w:val="000000" w:themeColor="text1"/>
        </w:rPr>
        <w:t xml:space="preserve"> </w:t>
      </w:r>
      <w:r w:rsidR="000F1ECC">
        <w:rPr>
          <w:bCs/>
          <w:color w:val="000000" w:themeColor="text1"/>
        </w:rPr>
        <w:t xml:space="preserve">Danish residents </w:t>
      </w:r>
      <w:r w:rsidR="00181C84" w:rsidRPr="00BE40FA">
        <w:rPr>
          <w:bCs/>
          <w:color w:val="000000" w:themeColor="text1"/>
        </w:rPr>
        <w:t>lack a complete address history</w:t>
      </w:r>
      <w:r w:rsidR="0078279A" w:rsidRPr="00BE40FA">
        <w:rPr>
          <w:bCs/>
          <w:color w:val="000000" w:themeColor="text1"/>
        </w:rPr>
        <w:t xml:space="preserve"> (</w:t>
      </w:r>
      <w:r w:rsidR="0021561F">
        <w:rPr>
          <w:bCs/>
          <w:color w:val="000000" w:themeColor="text1"/>
        </w:rPr>
        <w:t>1.</w:t>
      </w:r>
      <w:r w:rsidR="004B5469">
        <w:rPr>
          <w:bCs/>
          <w:color w:val="000000" w:themeColor="text1"/>
        </w:rPr>
        <w:t>7</w:t>
      </w:r>
      <w:r w:rsidR="0021561F">
        <w:rPr>
          <w:bCs/>
          <w:color w:val="000000" w:themeColor="text1"/>
        </w:rPr>
        <w:t>%</w:t>
      </w:r>
      <w:r w:rsidR="00870944">
        <w:rPr>
          <w:bCs/>
          <w:color w:val="000000" w:themeColor="text1"/>
        </w:rPr>
        <w:t xml:space="preserve">;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w:t>
      </w:r>
      <w:r w:rsidR="009D7C46">
        <w:rPr>
          <w:bCs/>
          <w:color w:val="000000" w:themeColor="text1"/>
        </w:rPr>
        <w:t xml:space="preserve">minimum </w:t>
      </w:r>
      <w:r w:rsidR="004D112C" w:rsidRPr="00BE40FA">
        <w:rPr>
          <w:bCs/>
          <w:color w:val="000000" w:themeColor="text1"/>
        </w:rPr>
        <w:lastRenderedPageBreak/>
        <w:t xml:space="preserve">criteria for </w:t>
      </w:r>
      <w:r w:rsidR="009D7C46">
        <w:rPr>
          <w:bCs/>
          <w:color w:val="000000" w:themeColor="text1"/>
        </w:rPr>
        <w:t xml:space="preserve">number of complete exposure record months to </w:t>
      </w:r>
      <w:r w:rsidR="004D112C" w:rsidRPr="00BE40FA">
        <w:rPr>
          <w:bCs/>
          <w:color w:val="000000" w:themeColor="text1"/>
        </w:rPr>
        <w:t>includ</w:t>
      </w:r>
      <w:r w:rsidR="009D7C46">
        <w:rPr>
          <w:bCs/>
          <w:color w:val="000000" w:themeColor="text1"/>
        </w:rPr>
        <w:t>e</w:t>
      </w:r>
      <w:r w:rsidR="004D112C" w:rsidRPr="00BE40FA">
        <w:rPr>
          <w:bCs/>
          <w:color w:val="000000" w:themeColor="text1"/>
        </w:rPr>
        <w:t xml:space="preserve"> </w:t>
      </w:r>
      <w:r w:rsidR="00C3243E" w:rsidRPr="00BE40FA">
        <w:rPr>
          <w:bCs/>
          <w:color w:val="000000" w:themeColor="text1"/>
        </w:rPr>
        <w:t>cases and controls</w:t>
      </w:r>
      <w:r w:rsidR="00F3435D" w:rsidRPr="00BE40FA">
        <w:rPr>
          <w:bCs/>
          <w:color w:val="000000" w:themeColor="text1"/>
        </w:rPr>
        <w:t xml:space="preserve">: </w:t>
      </w:r>
      <w:r w:rsidR="00B67B35" w:rsidRPr="00BE40FA">
        <w:rPr>
          <w:bCs/>
          <w:color w:val="000000" w:themeColor="text1"/>
        </w:rPr>
        <w:t>(</w:t>
      </w:r>
      <w:proofErr w:type="spellStart"/>
      <w:r w:rsidR="00B67B35" w:rsidRPr="00BE40FA">
        <w:rPr>
          <w:bCs/>
          <w:color w:val="000000" w:themeColor="text1"/>
        </w:rPr>
        <w:t>i</w:t>
      </w:r>
      <w:proofErr w:type="spellEnd"/>
      <w:r w:rsidR="00B67B35" w:rsidRPr="00BE40FA">
        <w:rPr>
          <w:bCs/>
          <w:color w:val="000000" w:themeColor="text1"/>
        </w:rPr>
        <w:t xml:space="preserve">) </w:t>
      </w:r>
      <w:r w:rsidR="00665690" w:rsidRPr="00BE40FA">
        <w:rPr>
          <w:bCs/>
          <w:color w:val="000000" w:themeColor="text1"/>
        </w:rPr>
        <w:t>1-year averages: 9 of 12 months,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30 of 60 month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60 of 120 months.</w:t>
      </w:r>
    </w:p>
    <w:p w14:paraId="763DFD3A" w14:textId="22E1461E" w:rsidR="00FA5F91" w:rsidRPr="00BE40FA" w:rsidRDefault="00FA5F91" w:rsidP="004115DF">
      <w:pPr>
        <w:jc w:val="both"/>
        <w:rPr>
          <w:bCs/>
          <w:color w:val="000000" w:themeColor="text1"/>
        </w:rPr>
      </w:pPr>
    </w:p>
    <w:p w14:paraId="7713DAF2" w14:textId="0DB63522" w:rsidR="007C5151" w:rsidRPr="00BE40FA" w:rsidRDefault="007C5151" w:rsidP="004115DF">
      <w:pPr>
        <w:jc w:val="both"/>
        <w:rPr>
          <w:i/>
          <w:iCs/>
          <w:color w:val="000000" w:themeColor="text1"/>
        </w:rPr>
      </w:pPr>
      <w:r w:rsidRPr="00BE40FA">
        <w:rPr>
          <w:i/>
          <w:iCs/>
          <w:color w:val="000000" w:themeColor="text1"/>
        </w:rPr>
        <w:t>Covariate data</w:t>
      </w:r>
    </w:p>
    <w:p w14:paraId="3A5DA3BD" w14:textId="692A45E8" w:rsidR="00287B11" w:rsidRPr="0028409C" w:rsidRDefault="0028409C" w:rsidP="004115DF">
      <w:pPr>
        <w:jc w:val="both"/>
        <w:rPr>
          <w:bCs/>
          <w:i/>
          <w:iCs/>
        </w:rPr>
      </w:pPr>
      <w:r w:rsidRPr="005A430D">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Pr>
          <w:bCs/>
          <w:i/>
          <w:iCs/>
        </w:rPr>
        <w:t xml:space="preserve"> </w:t>
      </w:r>
      <w:r w:rsidR="00A76555" w:rsidRPr="00A76555">
        <w:rPr>
          <w:bCs/>
        </w:rPr>
        <w:t>We used a five-category individual-level SES definition developed by the Danish Institute of Social Sciences, based on job titles from income tax forms, which has been associated with ALS diagnosis in Denmark,</w:t>
      </w:r>
      <w:r w:rsidR="00A76555" w:rsidRPr="00A76555">
        <w:rPr>
          <w:bCs/>
        </w:rPr>
        <w:fldChar w:fldCharType="begin"/>
      </w:r>
      <w:r w:rsidR="00CA4500">
        <w:rPr>
          <w:bC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A76555">
        <w:rPr>
          <w:bCs/>
        </w:rPr>
        <w:fldChar w:fldCharType="separate"/>
      </w:r>
      <w:r w:rsidR="00A76555" w:rsidRPr="00A76555">
        <w:rPr>
          <w:bCs/>
          <w:vertAlign w:val="superscript"/>
        </w:rPr>
        <w:t>61</w:t>
      </w:r>
      <w:r w:rsidR="00A76555" w:rsidRPr="00A76555">
        <w:rPr>
          <w:bCs/>
        </w:rPr>
        <w:fldChar w:fldCharType="end"/>
      </w:r>
      <w:r w:rsidR="00A76555" w:rsidRPr="00A76555">
        <w:rPr>
          <w:bCs/>
        </w:rPr>
        <w:t xml:space="preserve"> as well as how quickly one is identified as having ALS in the Danish Civil Registration System.</w:t>
      </w:r>
      <w:r w:rsidR="00A76555" w:rsidRPr="00A76555">
        <w:rPr>
          <w:bCs/>
        </w:rPr>
        <w:fldChar w:fldCharType="begin"/>
      </w:r>
      <w:r w:rsidR="00CA4500">
        <w:rPr>
          <w:bC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A76555" w:rsidRPr="00A76555">
        <w:rPr>
          <w:bCs/>
        </w:rPr>
        <w:t xml:space="preserve"> </w:t>
      </w:r>
      <w:r w:rsidR="00026A26" w:rsidRPr="00026A26">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Pr>
          <w:bCs/>
          <w:i/>
          <w:iCs/>
        </w:rPr>
        <w:t xml:space="preserve"> </w:t>
      </w:r>
      <w:r w:rsidR="00A76555" w:rsidRPr="00A76555">
        <w:rPr>
          <w:bCs/>
        </w:rPr>
        <w:t>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00A76555" w:rsidRPr="00A76555">
        <w:rPr>
          <w:bCs/>
        </w:rPr>
        <w:fldChar w:fldCharType="begin"/>
      </w:r>
      <w:r w:rsidR="00CA4500">
        <w:rPr>
          <w:bC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A76555">
        <w:rPr>
          <w:bCs/>
        </w:rPr>
        <w:fldChar w:fldCharType="separate"/>
      </w:r>
      <w:r w:rsidR="00A76555" w:rsidRPr="00A76555">
        <w:rPr>
          <w:bCs/>
          <w:vertAlign w:val="superscript"/>
        </w:rPr>
        <w:t>63</w:t>
      </w:r>
      <w:r w:rsidR="00A76555" w:rsidRPr="00A76555">
        <w:rPr>
          <w:bCs/>
        </w:rPr>
        <w:fldChar w:fldCharType="end"/>
      </w:r>
      <w:r w:rsidR="00A76555" w:rsidRPr="00A76555">
        <w:rPr>
          <w:bCs/>
        </w:rPr>
        <w:t xml:space="preserve"> last reported place of residence from postcode (Greater Copenhagen, big cities of Denmark, rest of Denmark, Greenland) to account for various local environmental and behavioral stressors,</w:t>
      </w:r>
      <w:r w:rsidR="00A76555" w:rsidRPr="00A76555">
        <w:rPr>
          <w:bCs/>
        </w:rPr>
        <w:fldChar w:fldCharType="begin"/>
      </w:r>
      <w:r w:rsidR="00CA4500">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A76555">
        <w:rPr>
          <w:bCs/>
        </w:rPr>
        <w:fldChar w:fldCharType="separate"/>
      </w:r>
      <w:r w:rsidR="00A76555" w:rsidRPr="00A76555">
        <w:rPr>
          <w:bCs/>
          <w:vertAlign w:val="superscript"/>
        </w:rPr>
        <w:t>7</w:t>
      </w:r>
      <w:r w:rsidR="00A76555" w:rsidRPr="00A76555">
        <w:rPr>
          <w:bCs/>
        </w:rPr>
        <w:fldChar w:fldCharType="end"/>
      </w:r>
      <w:r w:rsidR="00A76555" w:rsidRPr="00A76555">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r w:rsidR="00A76555" w:rsidRPr="00A76555">
        <w:rPr>
          <w:bCs/>
        </w:rPr>
        <w:fldChar w:fldCharType="begin"/>
      </w:r>
      <w:r w:rsidR="00CA4500">
        <w:rPr>
          <w:bC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A76555">
        <w:rPr>
          <w:bCs/>
        </w:rPr>
        <w:fldChar w:fldCharType="separate"/>
      </w:r>
      <w:r w:rsidR="00A76555" w:rsidRPr="00A76555">
        <w:rPr>
          <w:bCs/>
          <w:vertAlign w:val="superscript"/>
        </w:rPr>
        <w:t>64</w:t>
      </w:r>
      <w:r w:rsidR="00A76555" w:rsidRPr="00A76555">
        <w:rPr>
          <w:bCs/>
        </w:rPr>
        <w:fldChar w:fldCharType="end"/>
      </w:r>
      <w:r w:rsidR="00A76555" w:rsidRPr="00A76555">
        <w:rPr>
          <w:bCs/>
        </w:rPr>
        <w:t xml:space="preserve"> Ultimately, we </w:t>
      </w:r>
      <w:r w:rsidR="00A76555" w:rsidRPr="00A76555">
        <w:rPr>
          <w:bCs/>
        </w:rPr>
        <w:lastRenderedPageBreak/>
        <w:t>were limited by what was available in the Danish Civil Registration System.</w:t>
      </w:r>
      <w:r w:rsidR="00A76555" w:rsidRPr="00A76555">
        <w:rPr>
          <w:bCs/>
        </w:rPr>
        <w:fldChar w:fldCharType="begin"/>
      </w:r>
      <w:r w:rsidR="00CA4500">
        <w:rPr>
          <w:bC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A76555">
        <w:rPr>
          <w:bCs/>
        </w:rPr>
        <w:fldChar w:fldCharType="separate"/>
      </w:r>
      <w:r w:rsidR="00A76555" w:rsidRPr="00A76555">
        <w:rPr>
          <w:bCs/>
          <w:vertAlign w:val="superscript"/>
        </w:rPr>
        <w:t>62</w:t>
      </w:r>
      <w:r w:rsidR="00A76555" w:rsidRPr="00A76555">
        <w:rPr>
          <w:bCs/>
        </w:rPr>
        <w:fldChar w:fldCharType="end"/>
      </w:r>
      <w:r w:rsidR="001A54EF" w:rsidRPr="00A76555">
        <w:rPr>
          <w:bCs/>
          <w:color w:val="000000" w:themeColor="text1"/>
        </w:rPr>
        <w:t xml:space="preserve"> </w:t>
      </w:r>
      <w:r w:rsidR="00FD2758" w:rsidRPr="00A76555">
        <w:rPr>
          <w:bCs/>
          <w:color w:val="000000" w:themeColor="text1"/>
        </w:rPr>
        <w:t>A</w:t>
      </w:r>
      <w:r w:rsidR="00723119" w:rsidRPr="00A76555">
        <w:rPr>
          <w:bCs/>
          <w:color w:val="000000" w:themeColor="text1"/>
        </w:rPr>
        <w:t xml:space="preserve">s part of </w:t>
      </w:r>
      <w:r w:rsidR="00FD2758" w:rsidRPr="00A76555">
        <w:rPr>
          <w:bCs/>
          <w:color w:val="000000" w:themeColor="text1"/>
        </w:rPr>
        <w:t xml:space="preserve">a </w:t>
      </w:r>
      <w:r w:rsidR="00723119" w:rsidRPr="00A76555">
        <w:rPr>
          <w:bCs/>
          <w:color w:val="000000" w:themeColor="text1"/>
        </w:rPr>
        <w:t>sensitivity analysis, we also included parish-level SES</w:t>
      </w:r>
      <w:r w:rsidR="007162A9" w:rsidRPr="00A76555">
        <w:rPr>
          <w:bCs/>
          <w:color w:val="000000" w:themeColor="text1"/>
        </w:rPr>
        <w:t xml:space="preserve">, </w:t>
      </w:r>
      <w:r w:rsidR="00874F4D" w:rsidRPr="00A76555">
        <w:rPr>
          <w:bCs/>
          <w:color w:val="000000" w:themeColor="text1"/>
        </w:rPr>
        <w:t xml:space="preserve">measured by percentage of residents with </w:t>
      </w:r>
      <w:r w:rsidR="00F25D37" w:rsidRPr="00A76555">
        <w:rPr>
          <w:bCs/>
          <w:color w:val="000000" w:themeColor="text1"/>
        </w:rPr>
        <w:t>greater than high-school education</w:t>
      </w:r>
      <w:r w:rsidR="00874F4D" w:rsidRPr="00A76555">
        <w:rPr>
          <w:bCs/>
          <w:color w:val="000000" w:themeColor="text1"/>
        </w:rPr>
        <w:t>,</w:t>
      </w:r>
      <w:r w:rsidR="00723119" w:rsidRPr="00A76555">
        <w:rPr>
          <w:bCs/>
          <w:color w:val="000000" w:themeColor="text1"/>
        </w:rPr>
        <w:t xml:space="preserve"> in the model</w:t>
      </w:r>
      <w:r w:rsidR="00D740FD" w:rsidRPr="00A76555">
        <w:rPr>
          <w:bCs/>
          <w:color w:val="000000" w:themeColor="text1"/>
        </w:rPr>
        <w:t>.</w:t>
      </w:r>
      <w:r w:rsidR="00FD2758" w:rsidRPr="00A76555">
        <w:rPr>
          <w:bCs/>
          <w:color w:val="000000" w:themeColor="text1"/>
        </w:rPr>
        <w:t xml:space="preserve"> In Denmark, parishes are administrative units with an average population of ~2,500 residents</w:t>
      </w:r>
      <w:r w:rsidR="0064383E" w:rsidRPr="00A76555">
        <w:rPr>
          <w:bCs/>
          <w:color w:val="000000" w:themeColor="text1"/>
        </w:rPr>
        <w:t>.</w:t>
      </w:r>
    </w:p>
    <w:p w14:paraId="749B27FF" w14:textId="77777777" w:rsidR="00287B11" w:rsidRPr="009F4800" w:rsidRDefault="00287B11" w:rsidP="004115DF">
      <w:pPr>
        <w:jc w:val="both"/>
        <w:rPr>
          <w:bCs/>
          <w:color w:val="000000" w:themeColor="text1"/>
        </w:rPr>
      </w:pPr>
    </w:p>
    <w:p w14:paraId="125B93A0" w14:textId="64498C60" w:rsidR="004B5359" w:rsidRPr="00BE40FA" w:rsidRDefault="00F255A6" w:rsidP="004115DF">
      <w:pPr>
        <w:jc w:val="both"/>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1611FF4F" w:rsidR="002504DF" w:rsidRPr="00931269" w:rsidRDefault="00C07538" w:rsidP="004115DF">
      <w:pPr>
        <w:jc w:val="both"/>
        <w:rPr>
          <w:i/>
          <w:iCs/>
        </w:rPr>
      </w:pPr>
      <w:r w:rsidRPr="00BE40FA">
        <w:rPr>
          <w:color w:val="000000" w:themeColor="text1"/>
        </w:rPr>
        <w:t xml:space="preserve">We analyzed the association between ALS diagnosis </w:t>
      </w:r>
      <w:r w:rsidR="00C90580" w:rsidRPr="00BE40FA">
        <w:rPr>
          <w:color w:val="000000" w:themeColor="text1"/>
        </w:rPr>
        <w:t xml:space="preserve">(binary)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4D0F79">
        <w:rPr>
          <w:color w:val="000000" w:themeColor="text1"/>
        </w:rPr>
        <w:t xml:space="preserve"> (</w:t>
      </w:r>
      <w:r w:rsidR="004D0F79">
        <w:rPr>
          <w:bCs/>
          <w:color w:val="000000" w:themeColor="text1"/>
          <w:lang w:val="en-GB"/>
        </w:rPr>
        <w:t>EC, NO</w:t>
      </w:r>
      <w:r w:rsidR="004D0F79" w:rsidRPr="0093563E">
        <w:rPr>
          <w:bCs/>
          <w:color w:val="000000" w:themeColor="text1"/>
          <w:vertAlign w:val="subscript"/>
          <w:lang w:val="en-GB"/>
        </w:rPr>
        <w:t>x</w:t>
      </w:r>
      <w:r w:rsidR="004D0F79">
        <w:rPr>
          <w:bCs/>
          <w:color w:val="000000" w:themeColor="text1"/>
          <w:lang w:val="en-GB"/>
        </w:rPr>
        <w:t>, CO)</w:t>
      </w:r>
      <w:r w:rsidR="005A4920" w:rsidRPr="00BE40FA">
        <w:rPr>
          <w:color w:val="000000" w:themeColor="text1"/>
        </w:rPr>
        <w:t>.</w:t>
      </w:r>
      <w:r w:rsidR="00042AAC" w:rsidRPr="00DD5370">
        <w:rPr>
          <w:color w:val="000000" w:themeColor="text1"/>
        </w:rPr>
        <w:fldChar w:fldCharType="begin"/>
      </w:r>
      <w:r w:rsidR="004B132D" w:rsidRPr="00DD5370">
        <w:rPr>
          <w:color w:val="000000" w:themeColor="text1"/>
        </w:rPr>
        <w: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DD5370">
        <w:rPr>
          <w:color w:val="000000" w:themeColor="text1"/>
        </w:rPr>
        <w:fldChar w:fldCharType="separate"/>
      </w:r>
      <w:r w:rsidR="00A72CAA" w:rsidRPr="00DD5370">
        <w:rPr>
          <w:color w:val="000000"/>
          <w:vertAlign w:val="superscript"/>
        </w:rPr>
        <w:t>65,66</w:t>
      </w:r>
      <w:r w:rsidR="00042AAC" w:rsidRPr="00DD5370">
        <w:rPr>
          <w:color w:val="000000" w:themeColor="text1"/>
        </w:rPr>
        <w:fldChar w:fldCharType="end"/>
      </w:r>
      <w:r w:rsidR="005A4920" w:rsidRPr="00DD5370">
        <w:rPr>
          <w:color w:val="000000" w:themeColor="text1"/>
        </w:rPr>
        <w:t xml:space="preserve"> </w:t>
      </w:r>
      <w:r w:rsidR="00DD5370" w:rsidRPr="00DD5370">
        <w:t>The conditional approach examines contrasts within matched strata, i.e., groupings of case and matched controls, implicitly adjusting</w:t>
      </w:r>
      <w:r w:rsidR="00DD5370" w:rsidRPr="00DD5370" w:rsidDel="009936DD">
        <w:t xml:space="preserve"> </w:t>
      </w:r>
      <w:r w:rsidR="00DD5370" w:rsidRPr="00DD5370">
        <w:t xml:space="preserve">for matching factors (age, </w:t>
      </w:r>
      <w:r w:rsidR="00DD5370" w:rsidRPr="00DD5370">
        <w:rPr>
          <w:bCs/>
        </w:rPr>
        <w:t>sex, year of birth, vital status</w:t>
      </w:r>
      <w:r w:rsidR="00DD5370" w:rsidRPr="00DD5370">
        <w:t>) within each matched stratum.</w:t>
      </w:r>
      <w:r w:rsidR="00DD5370" w:rsidRPr="00DD5370">
        <w:fldChar w:fldCharType="begin"/>
      </w:r>
      <w:r w:rsidR="00CA4500">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DD5370">
        <w:fldChar w:fldCharType="separate"/>
      </w:r>
      <w:r w:rsidR="00DD5370" w:rsidRPr="00DD5370">
        <w:rPr>
          <w:vertAlign w:val="superscript"/>
        </w:rPr>
        <w:t>65</w:t>
      </w:r>
      <w:r w:rsidR="00DD5370" w:rsidRPr="00DD5370">
        <w:fldChar w:fldCharType="end"/>
      </w:r>
      <w:r w:rsidR="00DD5370" w:rsidRPr="005D3672">
        <w:rPr>
          <w:i/>
          <w:iCs/>
        </w:rPr>
        <w:t xml:space="preserve"> </w:t>
      </w:r>
      <w:r w:rsidR="00F328B5">
        <w:rPr>
          <w:color w:val="000000" w:themeColor="text1"/>
        </w:rPr>
        <w:t xml:space="preserve">Matching by finer scale than year of birth was not possible. </w:t>
      </w:r>
      <w:r w:rsidR="002F746C" w:rsidRPr="00BE40FA">
        <w:rPr>
          <w:color w:val="000000" w:themeColor="text1"/>
        </w:rPr>
        <w:t>Bayesian inference allows for full distributional estimation of parameters of interest</w:t>
      </w:r>
      <w:r w:rsidR="00774AC3" w:rsidRPr="00BE40FA">
        <w:rPr>
          <w:color w:val="000000" w:themeColor="text1"/>
        </w:rPr>
        <w:t>.</w:t>
      </w:r>
      <w:r w:rsidR="003B7934" w:rsidRPr="00BE40FA">
        <w:rPr>
          <w:color w:val="000000" w:themeColor="text1"/>
        </w:rPr>
        <w:fldChar w:fldCharType="begin"/>
      </w:r>
      <w:r w:rsidR="004B132D">
        <w:rPr>
          <w:color w:val="000000" w:themeColor="text1"/>
        </w:rPr>
        <w: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A72CAA" w:rsidRPr="00A72CAA">
        <w:rPr>
          <w:color w:val="000000"/>
          <w:vertAlign w:val="superscript"/>
        </w:rPr>
        <w:t>66</w:t>
      </w:r>
      <w:r w:rsidR="003B7934" w:rsidRPr="00BE40FA">
        <w:rPr>
          <w:color w:val="000000" w:themeColor="text1"/>
        </w:rPr>
        <w:fldChar w:fldCharType="end"/>
      </w:r>
      <w:r w:rsidR="00033D50" w:rsidRPr="00BE40FA">
        <w:rPr>
          <w:color w:val="000000" w:themeColor="text1"/>
        </w:rPr>
        <w:t xml:space="preserve"> </w:t>
      </w:r>
      <w:r w:rsidR="00931269" w:rsidRPr="005E23CC">
        <w:t xml:space="preserve">We employed a Bayesian hierarchical formulation because it enables estimates of (a) independent pollutant-outcome associations, (b) a joint association of the three pollutants </w:t>
      </w:r>
      <w:r w:rsidR="00931269" w:rsidRPr="005E23CC">
        <w:rPr>
          <w:bCs/>
        </w:rPr>
        <w:t>(i.e., total percentage change in odds of ALS diagnosis with increase in each of EC, NO</w:t>
      </w:r>
      <w:r w:rsidR="00931269" w:rsidRPr="005E23CC">
        <w:rPr>
          <w:bCs/>
          <w:vertAlign w:val="subscript"/>
        </w:rPr>
        <w:t>x</w:t>
      </w:r>
      <w:r w:rsidR="00931269" w:rsidRPr="005E23CC">
        <w:rPr>
          <w:bCs/>
        </w:rPr>
        <w:t>, CO)</w:t>
      </w:r>
      <w:r w:rsidR="00931269" w:rsidRPr="005E23CC">
        <w:t xml:space="preserve">, and (c) an overall average traffic association </w:t>
      </w:r>
      <w:r w:rsidR="00931269" w:rsidRPr="005E23CC">
        <w:rPr>
          <w:bCs/>
        </w:rPr>
        <w:t>(i.e., average percentage change in odds of ALS diagnosis from each of EC, NO</w:t>
      </w:r>
      <w:r w:rsidR="00931269" w:rsidRPr="005E23CC">
        <w:rPr>
          <w:bCs/>
          <w:vertAlign w:val="subscript"/>
        </w:rPr>
        <w:t>x</w:t>
      </w:r>
      <w:r w:rsidR="00931269" w:rsidRPr="005E23CC">
        <w:rPr>
          <w:bCs/>
        </w:rPr>
        <w:t>, CO)</w:t>
      </w:r>
      <w:r w:rsidR="00931269" w:rsidRPr="005E23CC">
        <w:t>, while accounting for the variance-covariance structure between the highly-correlated exposures and their coefficients.</w:t>
      </w:r>
      <w:r w:rsidR="00931269" w:rsidRPr="005E23CC">
        <w:fldChar w:fldCharType="begin"/>
      </w:r>
      <w:r w:rsidR="00CA4500">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5E23CC">
        <w:fldChar w:fldCharType="separate"/>
      </w:r>
      <w:r w:rsidR="00931269" w:rsidRPr="005E23CC">
        <w:rPr>
          <w:vertAlign w:val="superscript"/>
        </w:rPr>
        <w:t>66</w:t>
      </w:r>
      <w:r w:rsidR="00931269" w:rsidRPr="005E23CC">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5C23BC">
        <w:rPr>
          <w:bCs/>
          <w:color w:val="000000" w:themeColor="text1"/>
        </w:rPr>
        <w:t xml:space="preserve">last reported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4115DF">
      <w:pPr>
        <w:jc w:val="both"/>
        <w:rPr>
          <w:color w:val="000000" w:themeColor="text1"/>
        </w:rPr>
      </w:pPr>
    </w:p>
    <w:p w14:paraId="767E755A" w14:textId="428AF841" w:rsidR="00AE14F3" w:rsidRPr="00BE40FA" w:rsidRDefault="00AE14F3" w:rsidP="004115DF">
      <w:pPr>
        <w:jc w:val="both"/>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41B141DC" w:rsidR="008D48F5" w:rsidRPr="00BE40FA" w:rsidRDefault="008D48F5" w:rsidP="004115DF">
      <w:pPr>
        <w:jc w:val="both"/>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2A2DE979" w:rsidR="00AC73E6" w:rsidRPr="00B823D7" w:rsidRDefault="00A45205" w:rsidP="004115DF">
      <w:pPr>
        <w:jc w:val="both"/>
        <w:rPr>
          <w:i/>
          <w:iCs/>
        </w:rPr>
      </w:pPr>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BE605A">
        <w:t xml:space="preserve"> was diagnosed with ALS</w:t>
      </w:r>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specific intercepts (not estimated in conditional logistic model</w:t>
      </w:r>
      <w:r w:rsidR="002B42A6">
        <w:t>s</w:t>
      </w:r>
      <w:r w:rsidR="005412CB" w:rsidRPr="00BE40FA">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2918C3">
        <w:rPr>
          <w:iCs/>
        </w:rPr>
        <w:t xml:space="preserve"> the pollutant-specific coefficients (log-odds) per standard deviation (SD) increase in concentration of </w:t>
      </w:r>
      <m:oMath>
        <m:sSub>
          <m:sSubPr>
            <m:ctrlPr>
              <w:rPr>
                <w:rFonts w:ascii="Cambria Math" w:hAnsi="Cambria Math"/>
                <w:iCs/>
              </w:rPr>
            </m:ctrlPr>
          </m:sSubPr>
          <m:e>
            <m:r>
              <m:rPr>
                <m:sty m:val="p"/>
              </m:rPr>
              <w:rPr>
                <w:rFonts w:ascii="Cambria Math" w:hAnsi="Cambria Math"/>
              </w:rPr>
              <m:t>NO</m:t>
            </m:r>
          </m:e>
          <m:sub>
            <m:r>
              <m:rPr>
                <m:sty m:val="p"/>
              </m:rPr>
              <w:rPr>
                <w:rFonts w:ascii="Cambria Math" w:hAnsi="Cambria Math"/>
              </w:rPr>
              <m:t>x</m:t>
            </m:r>
          </m:sub>
        </m:sSub>
      </m:oMath>
      <w:r w:rsidR="002918C3" w:rsidRPr="002918C3">
        <w:rPr>
          <w:iCs/>
        </w:rPr>
        <w:t xml:space="preserve">, </w:t>
      </w:r>
      <m:oMath>
        <m:r>
          <m:rPr>
            <m:sty m:val="p"/>
          </m:rPr>
          <w:rPr>
            <w:rFonts w:ascii="Cambria Math" w:hAnsi="Cambria Math"/>
          </w:rPr>
          <m:t>CO</m:t>
        </m:r>
      </m:oMath>
      <w:r w:rsidR="002918C3" w:rsidRPr="002918C3">
        <w:rPr>
          <w:iCs/>
        </w:rPr>
        <w:t xml:space="preserve">, </w:t>
      </w:r>
      <m:oMath>
        <m:r>
          <m:rPr>
            <m:sty m:val="p"/>
          </m:rPr>
          <w:rPr>
            <w:rFonts w:ascii="Cambria Math" w:hAnsi="Cambria Math"/>
          </w:rPr>
          <m:t>EC</m:t>
        </m:r>
      </m:oMath>
      <w:r w:rsidR="002918C3" w:rsidRPr="002918C3">
        <w:rPr>
          <w:iCs/>
        </w:rPr>
        <w:t xml:space="preserve">, </w:t>
      </w:r>
      <m:oMath>
        <m:r>
          <m:rPr>
            <m:nor/>
          </m:rPr>
          <w:rPr>
            <w:iCs/>
          </w:rPr>
          <m:t>non-EC</m:t>
        </m:r>
        <m:r>
          <m:rPr>
            <m:sty m:val="p"/>
          </m:rPr>
          <w:rPr>
            <w:rFonts w:ascii="Cambria Math" w:hAnsi="Cambria Math"/>
          </w:rPr>
          <m:t xml:space="preserve"> </m:t>
        </m:r>
        <m:sSub>
          <m:sSubPr>
            <m:ctrlPr>
              <w:rPr>
                <w:rFonts w:ascii="Cambria Math" w:hAnsi="Cambria Math"/>
                <w:iCs/>
              </w:rPr>
            </m:ctrlPr>
          </m:sSubPr>
          <m:e>
            <m:r>
              <m:rPr>
                <m:sty m:val="p"/>
              </m:rPr>
              <w:rPr>
                <w:rFonts w:ascii="Cambria Math" w:hAnsi="Cambria Math"/>
              </w:rPr>
              <m:t>PM</m:t>
            </m:r>
          </m:e>
          <m:sub>
            <m:r>
              <m:rPr>
                <m:sty m:val="p"/>
              </m:rPr>
              <w:rPr>
                <w:rFonts w:ascii="Cambria Math" w:hAnsi="Cambria Math"/>
              </w:rPr>
              <m:t>2.5</m:t>
            </m:r>
          </m:sub>
        </m:sSub>
      </m:oMath>
      <w:r w:rsidR="002918C3" w:rsidRPr="002918C3">
        <w:rPr>
          <w:iCs/>
        </w:rPr>
        <w:t xml:space="preserve"> respectively, scaled by their respective SDs and centered at their means, with each </w:t>
      </w:r>
      <m:oMath>
        <m:r>
          <m:rPr>
            <m:sty m:val="p"/>
          </m:rPr>
          <w:rPr>
            <w:rFonts w:ascii="Cambria Math" w:hAnsi="Cambria Math"/>
          </w:rPr>
          <m:t>β</m:t>
        </m:r>
      </m:oMath>
      <w:r w:rsidR="002918C3" w:rsidRPr="002918C3">
        <w:rPr>
          <w:iCs/>
        </w:rPr>
        <w:t xml:space="preserve"> a pollutant-specific association adjusted by other terms in the model and the rest as coefficients for subject-specific covariates. Interquartile Range (IQR) could equivalently be used to scale pollutant concentrations</w:t>
      </w:r>
      <w:r w:rsidR="002918C3" w:rsidRPr="00567F9E">
        <w:rPr>
          <w:iCs/>
        </w:rPr>
        <w:t xml:space="preserve">. </w:t>
      </w:r>
      <w:r w:rsidR="00567F9E" w:rsidRPr="00567F9E">
        <w:rPr>
          <w:iCs/>
        </w:rPr>
        <w:t>If other sources of air pollution are associated with ALS, then including non-EC PM</w:t>
      </w:r>
      <w:r w:rsidR="00567F9E" w:rsidRPr="00567F9E">
        <w:rPr>
          <w:iCs/>
          <w:vertAlign w:val="subscript"/>
        </w:rPr>
        <w:t>2.5</w:t>
      </w:r>
      <w:r w:rsidR="00567F9E" w:rsidRPr="00567F9E">
        <w:rPr>
          <w:iCs/>
        </w:rPr>
        <w:t xml:space="preserve"> adjusts for PM</w:t>
      </w:r>
      <w:r w:rsidR="00567F9E" w:rsidRPr="00567F9E">
        <w:rPr>
          <w:iCs/>
          <w:vertAlign w:val="subscript"/>
        </w:rPr>
        <w:t>2.5</w:t>
      </w:r>
      <w:r w:rsidR="00567F9E" w:rsidRPr="00567F9E">
        <w:rPr>
          <w:iCs/>
        </w:rPr>
        <w:t xml:space="preserve"> from other sources,</w:t>
      </w:r>
      <w:r w:rsidR="00567F9E" w:rsidRPr="00567F9E">
        <w:rPr>
          <w:iCs/>
        </w:rPr>
        <w:fldChar w:fldCharType="begin"/>
      </w:r>
      <w:r w:rsidR="00CA4500">
        <w:rPr>
          <w:iC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567F9E">
        <w:rPr>
          <w:iCs/>
        </w:rPr>
        <w:fldChar w:fldCharType="separate"/>
      </w:r>
      <w:r w:rsidR="00567F9E" w:rsidRPr="00567F9E">
        <w:rPr>
          <w:iCs/>
          <w:vertAlign w:val="superscript"/>
        </w:rPr>
        <w:t>67</w:t>
      </w:r>
      <w:r w:rsidR="00567F9E" w:rsidRPr="00567F9E">
        <w:rPr>
          <w:iCs/>
        </w:rPr>
        <w:fldChar w:fldCharType="end"/>
      </w:r>
      <w:r w:rsidR="00567F9E" w:rsidRPr="00567F9E">
        <w:rPr>
          <w:iCs/>
        </w:rPr>
        <w:t xml:space="preserve"> as well as indicating whether pollution from other sources not explicitly quantified might also have associations with ALS.</w:t>
      </w:r>
      <w:r w:rsidR="00567F9E" w:rsidRPr="005D3672">
        <w:rPr>
          <w:i/>
          <w:iCs/>
        </w:rPr>
        <w:t xml:space="preserve"> </w:t>
      </w:r>
      <w:r w:rsidR="009E695D">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3A0326">
        <w:rPr>
          <w:iCs/>
        </w:rPr>
        <w:t>is</w:t>
      </w:r>
      <w:r w:rsidR="009E695D" w:rsidRPr="00237DF6">
        <w:rPr>
          <w:iCs/>
        </w:rPr>
        <w:t xml:space="preserve"> interpreted as the association with air pollutants</w:t>
      </w:r>
      <w:r w:rsidR="00934988">
        <w:rPr>
          <w:iCs/>
        </w:rPr>
        <w:t xml:space="preserve"> not specifically included in our analysis</w:t>
      </w:r>
      <w:r w:rsidR="009E695D" w:rsidRPr="00237DF6">
        <w:rPr>
          <w:iCs/>
        </w:rPr>
        <w:t>.</w:t>
      </w:r>
      <w:r w:rsidR="004E4E25" w:rsidRPr="00BE40FA">
        <w:rPr>
          <w:iCs/>
        </w:rPr>
        <w:t xml:space="preserve"> </w:t>
      </w:r>
      <w:r w:rsidR="004813EE">
        <w:rPr>
          <w:iCs/>
        </w:rPr>
        <w:t xml:space="preserve">In </w:t>
      </w:r>
      <w:r w:rsidR="007547FC">
        <w:rPr>
          <w:iCs/>
        </w:rPr>
        <w:t xml:space="preserve">urban </w:t>
      </w:r>
      <w:r w:rsidR="00B96CF3">
        <w:rPr>
          <w:iCs/>
        </w:rPr>
        <w:t xml:space="preserve">European </w:t>
      </w:r>
      <w:r w:rsidR="007547FC">
        <w:rPr>
          <w:iCs/>
        </w:rPr>
        <w:t>environments</w:t>
      </w:r>
      <w:r w:rsidR="004813EE">
        <w:rPr>
          <w:iCs/>
        </w:rPr>
        <w:t xml:space="preserve">, traffic-related pollutants </w:t>
      </w:r>
      <w:r w:rsidR="004B46C8">
        <w:rPr>
          <w:iCs/>
        </w:rPr>
        <w:t xml:space="preserve">typically </w:t>
      </w:r>
      <w:r w:rsidR="004813EE">
        <w:rPr>
          <w:iCs/>
        </w:rPr>
        <w:t xml:space="preserve">represent </w:t>
      </w:r>
      <w:r w:rsidR="00D51F07">
        <w:rPr>
          <w:iCs/>
        </w:rPr>
        <w:t>on-average 14</w:t>
      </w:r>
      <w:r w:rsidR="004813EE">
        <w:rPr>
          <w:iCs/>
        </w:rPr>
        <w:t>% of PM</w:t>
      </w:r>
      <w:r w:rsidR="00AF5089" w:rsidRPr="00AF5089">
        <w:rPr>
          <w:iCs/>
          <w:vertAlign w:val="subscript"/>
        </w:rPr>
        <w:t>2.5</w:t>
      </w:r>
      <w:r w:rsidR="004813EE">
        <w:rPr>
          <w:iCs/>
        </w:rPr>
        <w:t xml:space="preserve"> concentrations.</w:t>
      </w:r>
      <w:r w:rsidR="00B96CF3">
        <w:rPr>
          <w:iCs/>
        </w:rPr>
        <w:fldChar w:fldCharType="begin"/>
      </w:r>
      <w:r w:rsidR="004B132D">
        <w:rPr>
          <w:iCs/>
        </w:rPr>
        <w: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Pr>
          <w:iCs/>
        </w:rPr>
        <w:fldChar w:fldCharType="separate"/>
      </w:r>
      <w:r w:rsidR="00A72CAA" w:rsidRPr="00A72CAA">
        <w:rPr>
          <w:vertAlign w:val="superscript"/>
        </w:rPr>
        <w:t>68</w:t>
      </w:r>
      <w:r w:rsidR="00B96CF3">
        <w:rPr>
          <w:iCs/>
        </w:rPr>
        <w:fldChar w:fldCharType="end"/>
      </w:r>
      <w:r w:rsidR="004813EE">
        <w:rPr>
          <w:iCs/>
        </w:rPr>
        <w:t xml:space="preserve"> </w:t>
      </w:r>
      <w:r w:rsidR="002B3213" w:rsidRPr="002B3213">
        <w:t>In a sensitivity analysis, we included O</w:t>
      </w:r>
      <w:r w:rsidR="002B3213" w:rsidRPr="002B3213">
        <w:rPr>
          <w:vertAlign w:val="subscript"/>
        </w:rPr>
        <w:t>3</w:t>
      </w:r>
      <w:r w:rsidR="002B3213" w:rsidRPr="002B3213">
        <w:t xml:space="preserve"> in the model, as O</w:t>
      </w:r>
      <w:r w:rsidR="002B3213" w:rsidRPr="002B3213">
        <w:rPr>
          <w:vertAlign w:val="subscript"/>
        </w:rPr>
        <w:t xml:space="preserve">3 </w:t>
      </w:r>
      <w:r w:rsidR="002B3213" w:rsidRPr="002B3213">
        <w:t>concentrations have been associated with many adverse health outcomes,</w:t>
      </w:r>
      <w:r w:rsidR="002B3213" w:rsidRPr="002B3213">
        <w:fldChar w:fldCharType="begin"/>
      </w:r>
      <w:r w:rsidR="00CA4500">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2B3213">
        <w:fldChar w:fldCharType="separate"/>
      </w:r>
      <w:r w:rsidR="002B3213" w:rsidRPr="002B3213">
        <w:rPr>
          <w:vertAlign w:val="superscript"/>
        </w:rPr>
        <w:t>69</w:t>
      </w:r>
      <w:r w:rsidR="002B3213" w:rsidRPr="002B3213">
        <w:fldChar w:fldCharType="end"/>
      </w:r>
      <w:r w:rsidR="002B3213" w:rsidRPr="002B3213">
        <w:t xml:space="preserve"> and were negatively correlated with traffic-related pollutants</w:t>
      </w:r>
      <w:r w:rsidR="002B3213">
        <w:rPr>
          <w:i/>
          <w:iCs/>
        </w:rPr>
        <w:t>,</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xml:space="preserve">, </w:t>
      </w:r>
      <w:r w:rsidR="00D856D0">
        <w:rPr>
          <w:iCs/>
        </w:rPr>
        <w:t xml:space="preserve">as </w:t>
      </w:r>
      <w:r w:rsidR="00E61A63">
        <w:rPr>
          <w:iCs/>
        </w:rPr>
        <w:t>a natural spline with three degrees of freedom</w:t>
      </w:r>
      <w:r w:rsidR="002C01E8">
        <w:rPr>
          <w:iCs/>
        </w:rPr>
        <w:t>.</w:t>
      </w:r>
    </w:p>
    <w:p w14:paraId="5256BFDB" w14:textId="77777777" w:rsidR="00AC73E6" w:rsidRDefault="00AC73E6" w:rsidP="004115DF">
      <w:pPr>
        <w:jc w:val="both"/>
      </w:pPr>
    </w:p>
    <w:p w14:paraId="05976FAD" w14:textId="41A6413D" w:rsidR="00AC73E6" w:rsidRDefault="00AC73E6" w:rsidP="004115DF">
      <w:pPr>
        <w:jc w:val="both"/>
      </w:pPr>
      <w:r>
        <w:t xml:space="preserve">In </w:t>
      </w:r>
      <w:r w:rsidR="00895DD0">
        <w:t>our</w:t>
      </w:r>
      <w:r>
        <w:t xml:space="preserve"> model,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w:t>
      </w:r>
      <w:r w:rsidR="00D351D6">
        <w:t>In the same model</w:t>
      </w:r>
      <w:r>
        <w:t>, we estimated the joint association between these three pollutants and ALS diagnosis as:</w:t>
      </w:r>
    </w:p>
    <w:p w14:paraId="3DFBFB38" w14:textId="4ACDF465" w:rsidR="00AC73E6" w:rsidRPr="00BE40FA" w:rsidRDefault="0023706C"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4F6E83" w:rsidRDefault="004E7352" w:rsidP="004115DF">
      <w:pPr>
        <w:jc w:val="both"/>
      </w:pPr>
      <w:r>
        <w:t>T</w:t>
      </w:r>
      <w:r w:rsidR="00AC73E6">
        <w:t xml:space="preserve">his sum quantifies the association (log-odds) with ALS of a one-SD increase in </w:t>
      </w:r>
      <w:r w:rsidR="00770FF7">
        <w:t>the</w:t>
      </w:r>
      <w:r w:rsidR="00AC73E6">
        <w:t xml:space="preserve"> three pollutants simultaneously.</w:t>
      </w:r>
    </w:p>
    <w:p w14:paraId="07101A98" w14:textId="60BA75B4" w:rsidR="00B2160E" w:rsidRPr="00BE40FA" w:rsidRDefault="00B2160E" w:rsidP="004115DF">
      <w:pPr>
        <w:jc w:val="both"/>
        <w:rPr>
          <w:iCs/>
        </w:rPr>
      </w:pPr>
    </w:p>
    <w:p w14:paraId="6DF0C60B" w14:textId="3C695479" w:rsidR="008B5ADC" w:rsidRPr="00CA3D90" w:rsidRDefault="00F037F3" w:rsidP="004115DF">
      <w:pPr>
        <w:jc w:val="both"/>
        <w:rPr>
          <w:i/>
          <w:iCs/>
        </w:rPr>
      </w:pPr>
      <w:r>
        <w:rPr>
          <w:iCs/>
        </w:rPr>
        <w:t>Finally</w:t>
      </w:r>
      <w:r w:rsidR="00B2160E" w:rsidRPr="00BE40FA">
        <w:rPr>
          <w:iCs/>
        </w:rPr>
        <w:t>,</w:t>
      </w:r>
      <w:r w:rsidR="00BF64F6">
        <w:rPr>
          <w:iCs/>
        </w:rPr>
        <w:t xml:space="preserve"> we assumed that the traffic-related pollutant-specific associations arise from a distribution of the overall traffic association with ALS diagnosis. </w:t>
      </w:r>
      <w:r w:rsidR="00CA3D90" w:rsidRPr="00260445">
        <w:t xml:space="preserve">We placed a hierarchy on the traffic-specific pollutant terms in the model to account for the fact that the traffic-related pollutants, </w:t>
      </w:r>
      <w:r w:rsidR="00CA3D90" w:rsidRPr="00260445">
        <w:rPr>
          <w:bCs/>
        </w:rPr>
        <w:t>EC, NO</w:t>
      </w:r>
      <w:r w:rsidR="00CA3D90" w:rsidRPr="00260445">
        <w:rPr>
          <w:bCs/>
          <w:vertAlign w:val="subscript"/>
        </w:rPr>
        <w:t>x</w:t>
      </w:r>
      <w:r w:rsidR="00CA3D90" w:rsidRPr="00260445">
        <w:rPr>
          <w:bCs/>
        </w:rPr>
        <w:t>, CO, originate from common sources and primarily traffic in urban environments:</w:t>
      </w:r>
    </w:p>
    <w:p w14:paraId="2792A352" w14:textId="09FB8AB5" w:rsidR="00C618F9" w:rsidRPr="00BE40FA" w:rsidRDefault="0023706C"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61C580F9" w:rsidR="00AD2B7D" w:rsidRPr="00BE40FA" w:rsidRDefault="00607896" w:rsidP="004115DF">
      <w:pPr>
        <w:jc w:val="both"/>
      </w:pPr>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w:t>
      </w:r>
      <w:r w:rsidR="00C234DF">
        <w:t xml:space="preserve">overall </w:t>
      </w:r>
      <w:r w:rsidR="003224EC">
        <w:t xml:space="preserve">average </w:t>
      </w:r>
      <w:r w:rsidR="00E339D4">
        <w:t xml:space="preserve">one-SD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4B132D">
        <w:instrText xml:space="preserve"> ADDIN ZOTERO_ITEM CSL_CITATION {"citationID":"o7wJ5QmD","properties":{"formattedCitation":"\\super 70\\nosupersub{}","plainCitation":"70","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A72CAA" w:rsidRPr="00A72CAA">
        <w:rPr>
          <w:vertAlign w:val="superscript"/>
        </w:rPr>
        <w:t>70</w:t>
      </w:r>
      <w:r w:rsidR="0004176A" w:rsidRPr="00BE40FA">
        <w:fldChar w:fldCharType="end"/>
      </w:r>
    </w:p>
    <w:p w14:paraId="0B117AE9" w14:textId="77777777" w:rsidR="00837A0A" w:rsidRPr="00BE40FA" w:rsidRDefault="00837A0A" w:rsidP="004115DF">
      <w:pPr>
        <w:jc w:val="both"/>
        <w:rPr>
          <w:iCs/>
        </w:rPr>
      </w:pPr>
    </w:p>
    <w:p w14:paraId="73623AD5" w14:textId="4A38D8E8" w:rsidR="00080B14" w:rsidRPr="00C870C2" w:rsidRDefault="00C870C2" w:rsidP="004115DF">
      <w:pPr>
        <w:jc w:val="both"/>
        <w:rPr>
          <w:i/>
          <w:iCs/>
        </w:rPr>
      </w:pPr>
      <w:r w:rsidRPr="00C870C2">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C870C2">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C870C2">
        <w:t xml:space="preserve"> and </w:t>
      </w:r>
      <m:oMath>
        <m:r>
          <m:rPr>
            <m:sty m:val="p"/>
          </m:rPr>
          <w:rPr>
            <w:rFonts w:ascii="Cambria Math" w:hAnsi="Cambria Math"/>
          </w:rPr>
          <m:t>τ</m:t>
        </m:r>
      </m:oMath>
      <w:r w:rsidRPr="00C870C2">
        <w:t xml:space="preserve"> we used Half-Cauchy(0,10), as recommended by Gelman, Polson and Scott as a weakly-informative prior;</w:t>
      </w:r>
      <w:r w:rsidRPr="00C870C2">
        <w:fldChar w:fldCharType="begin"/>
      </w:r>
      <w:r w:rsidR="00CA4500">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C870C2">
        <w:fldChar w:fldCharType="separate"/>
      </w:r>
      <w:r w:rsidRPr="00C870C2">
        <w:rPr>
          <w:vertAlign w:val="superscript"/>
        </w:rPr>
        <w:t>71,72</w:t>
      </w:r>
      <w:r w:rsidRPr="00C870C2">
        <w:fldChar w:fldCharType="end"/>
      </w:r>
      <w:r w:rsidRPr="00C870C2">
        <w:t xml:space="preserve"> </w:t>
      </w:r>
      <m:oMath>
        <m:r>
          <m:rPr>
            <m:sty m:val="p"/>
          </m:rPr>
          <w:rPr>
            <w:rFonts w:ascii="Cambria Math" w:hAnsi="Cambria Math"/>
          </w:rPr>
          <m:t>Ω</m:t>
        </m:r>
      </m:oMath>
      <w:r w:rsidRPr="00C870C2">
        <w:t xml:space="preserve"> was defined by the weakly-informative prior LKJCorr(1).</w:t>
      </w:r>
      <w:r w:rsidRPr="00C870C2">
        <w:fldChar w:fldCharType="begin"/>
      </w:r>
      <w:r w:rsidR="00CA4500">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C870C2">
        <w:fldChar w:fldCharType="separate"/>
      </w:r>
      <w:r w:rsidRPr="00C870C2">
        <w:rPr>
          <w:vertAlign w:val="superscript"/>
        </w:rPr>
        <w:t>73</w:t>
      </w:r>
      <w:r w:rsidRPr="00C870C2">
        <w:fldChar w:fldCharType="end"/>
      </w:r>
      <w:r w:rsidR="00763319" w:rsidRPr="00BE40FA">
        <w:rPr>
          <w:rFonts w:ascii="Cambria Math" w:hAnsi="Cambria Math"/>
          <w:i/>
        </w:rPr>
        <w:t xml:space="preserve"> </w:t>
      </w:r>
      <w:r w:rsidR="00E5727C" w:rsidRPr="00BE40FA">
        <w:rPr>
          <w:iCs/>
        </w:rPr>
        <w:t xml:space="preserve">The exception to this was the prior </w:t>
      </w:r>
      <w:r w:rsidR="00915B18">
        <w:rPr>
          <w:iCs/>
        </w:rPr>
        <w:t>for</w:t>
      </w:r>
      <w:r w:rsidR="00E5727C" w:rsidRPr="00BE40FA">
        <w:rPr>
          <w:iCs/>
        </w:rPr>
        <w:t xml:space="preserve">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 xml:space="preserve">with a </w:t>
      </w:r>
      <w:r w:rsidR="0047166F">
        <w:t xml:space="preserve">more </w:t>
      </w:r>
      <w:r w:rsidR="003B5AA3">
        <w:lastRenderedPageBreak/>
        <w:t>weakly</w:t>
      </w:r>
      <w:r w:rsidR="0009283F" w:rsidRPr="00BE40FA">
        <w:t>-informative prior</w:t>
      </w:r>
      <w:r w:rsidR="005F07BA">
        <w:t>.</w:t>
      </w:r>
      <w:r w:rsidR="00427EDB" w:rsidRPr="00BE40FA">
        <w:t xml:space="preserve"> </w:t>
      </w:r>
      <w:r w:rsidR="005F07BA">
        <w:t>W</w:t>
      </w:r>
      <w:r w:rsidR="001B2EA9">
        <w:t xml:space="preserve">e </w:t>
      </w:r>
      <w:r w:rsidR="005F07BA">
        <w:t xml:space="preserve">therefore </w:t>
      </w:r>
      <w:r w:rsidR="001B2EA9">
        <w:t>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480FEC" w:rsidRPr="00BE40FA">
        <w:t>.</w:t>
      </w:r>
    </w:p>
    <w:p w14:paraId="690A1663" w14:textId="77777777" w:rsidR="00F56780" w:rsidRPr="00BE40FA" w:rsidRDefault="00F56780" w:rsidP="004115DF">
      <w:pPr>
        <w:jc w:val="both"/>
        <w:rPr>
          <w:iCs/>
        </w:rPr>
      </w:pPr>
    </w:p>
    <w:p w14:paraId="2ADA0489" w14:textId="50836EDE" w:rsidR="00303AED" w:rsidRDefault="001840D9" w:rsidP="004115DF">
      <w:pPr>
        <w:jc w:val="both"/>
      </w:pPr>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w:t>
      </w:r>
      <w:r w:rsidR="004334D8">
        <w:rPr>
          <w:color w:val="000000"/>
        </w:rPr>
        <w:t>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r>
          <w:rPr>
            <w:rFonts w:ascii="Cambria Math" w:hAnsi="Cambria Math"/>
            <w:color w:val="000000"/>
          </w:rPr>
          <m:t>-1</m:t>
        </m:r>
      </m:oMath>
      <w:r w:rsidR="00C87607">
        <w:rPr>
          <w:color w:val="000000"/>
        </w:rPr>
        <w:t>,</w:t>
      </w:r>
      <w:r w:rsidR="00A035F1">
        <w:rPr>
          <w:color w:val="000000"/>
        </w:rPr>
        <w:t xml:space="preserve"> etc</w:t>
      </w:r>
      <w:r w:rsidR="00F6273C">
        <w:rPr>
          <w:color w:val="000000"/>
        </w:rPr>
        <w:t>.</w:t>
      </w:r>
      <w:r w:rsidR="00A035F1">
        <w:rPr>
          <w:color w:val="000000"/>
        </w:rPr>
        <w:t xml:space="preserve"> </w:t>
      </w:r>
      <w:r w:rsidR="00D708D1">
        <w:rPr>
          <w:color w:val="000000"/>
        </w:rPr>
        <w:t>obtained in the modelling process)</w:t>
      </w:r>
      <w:r w:rsidRPr="00BE40FA">
        <w:rPr>
          <w:color w:val="000000"/>
        </w:rPr>
        <w:t xml:space="preserve">. </w:t>
      </w:r>
      <w:r w:rsidR="000D3F88">
        <w:rPr>
          <w:color w:val="000000"/>
        </w:rPr>
        <w:t xml:space="preserve">Due to the risk-set matching pattern of our case-control study, </w:t>
      </w:r>
      <w:r w:rsidR="00690869">
        <w:rPr>
          <w:color w:val="000000"/>
        </w:rPr>
        <w:t>odds ratios are also equivalently incidence ratios (IRs).</w:t>
      </w:r>
      <w:r w:rsidR="00DF41EE" w:rsidRPr="00BE40FA">
        <w:rPr>
          <w:color w:val="000000" w:themeColor="text1"/>
        </w:rPr>
        <w:fldChar w:fldCharType="begin"/>
      </w:r>
      <w:r w:rsidR="004B132D">
        <w:rPr>
          <w:color w:val="000000" w:themeColor="text1"/>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BE40FA">
        <w:rPr>
          <w:color w:val="000000" w:themeColor="text1"/>
        </w:rPr>
        <w:fldChar w:fldCharType="separate"/>
      </w:r>
      <w:r w:rsidR="00DF41EE" w:rsidRPr="00A72CAA">
        <w:rPr>
          <w:color w:val="000000"/>
          <w:vertAlign w:val="superscript"/>
        </w:rPr>
        <w:t>65</w:t>
      </w:r>
      <w:r w:rsidR="00DF41EE" w:rsidRPr="00BE40FA">
        <w:rPr>
          <w:color w:val="000000" w:themeColor="text1"/>
        </w:rPr>
        <w:fldChar w:fldCharType="end"/>
      </w:r>
      <w:r w:rsidR="00690869">
        <w:rPr>
          <w:color w:val="000000"/>
        </w:rPr>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E950F0">
        <w:t>for</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4B132D">
        <w: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A72CAA" w:rsidRPr="00A72CAA">
        <w:rPr>
          <w:vertAlign w:val="superscript"/>
        </w:rPr>
        <w:t>74</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w:t>
      </w:r>
      <w:proofErr w:type="spellStart"/>
      <w:r w:rsidR="00B629C2" w:rsidRPr="00BE40FA">
        <w:t>CrI</w:t>
      </w:r>
      <w:proofErr w:type="spellEnd"/>
      <w:r w:rsidR="00B629C2" w:rsidRPr="00BE40FA">
        <w:t>)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A31D44" w:rsidRPr="00A31D44">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Default="00A31D44" w:rsidP="004115DF">
      <w:pPr>
        <w:jc w:val="both"/>
      </w:pPr>
    </w:p>
    <w:p w14:paraId="34858EE5" w14:textId="59655B7E" w:rsidR="000601A4" w:rsidRPr="00BE40FA" w:rsidRDefault="008853C0" w:rsidP="004115DF">
      <w:pPr>
        <w:jc w:val="both"/>
      </w:pPr>
      <w:r w:rsidRPr="00BE40FA">
        <w:rPr>
          <w:color w:val="000000"/>
        </w:rPr>
        <w:t>We conducted statistical analyses using the R Statistical Software, version 4.1.1</w:t>
      </w:r>
      <w:r w:rsidRPr="00BE40FA">
        <w:rPr>
          <w:color w:val="000000"/>
        </w:rPr>
        <w:fldChar w:fldCharType="begin"/>
      </w:r>
      <w:r w:rsidR="004B132D">
        <w:rPr>
          <w:color w:val="000000"/>
        </w:rPr>
        <w: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BE40FA">
        <w:rPr>
          <w:color w:val="000000"/>
        </w:rPr>
        <w:fldChar w:fldCharType="separate"/>
      </w:r>
      <w:r w:rsidR="00A72CAA" w:rsidRPr="00A72CAA">
        <w:rPr>
          <w:color w:val="000000"/>
          <w:vertAlign w:val="superscript"/>
        </w:rPr>
        <w:t>75</w:t>
      </w:r>
      <w:r w:rsidRPr="00BE40FA">
        <w:rPr>
          <w:color w:val="000000"/>
        </w:rPr>
        <w:fldChar w:fldCharType="end"/>
      </w:r>
      <w:r w:rsidRPr="00BE40FA">
        <w:rPr>
          <w:color w:val="000000"/>
        </w:rPr>
        <w:t xml:space="preserve"> and </w:t>
      </w:r>
      <w:r w:rsidRPr="00BE40FA">
        <w:t>R-STAN, version 2.21.2.</w:t>
      </w:r>
      <w:r w:rsidRPr="00BE40FA">
        <w:fldChar w:fldCharType="begin"/>
      </w:r>
      <w:r w:rsidR="004B132D">
        <w: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BE40FA">
        <w:fldChar w:fldCharType="separate"/>
      </w:r>
      <w:r w:rsidR="00A72CAA" w:rsidRPr="00A72CAA">
        <w:rPr>
          <w:vertAlign w:val="superscript"/>
        </w:rPr>
        <w:t>66</w:t>
      </w:r>
      <w:r w:rsidRPr="00BE40FA">
        <w:fldChar w:fldCharType="end"/>
      </w:r>
      <w:r w:rsidRPr="00BE40FA">
        <w:t xml:space="preserve"> </w:t>
      </w:r>
      <w:r w:rsidR="00D92EDB" w:rsidRPr="00BE40FA">
        <w:t>All code for analysis</w:t>
      </w:r>
      <w:r w:rsidR="00E31948">
        <w:t>, results from analysis</w:t>
      </w:r>
      <w:r w:rsidR="00482A19">
        <w:t>,</w:t>
      </w:r>
      <w:r w:rsidR="00D92EDB" w:rsidRPr="00BE40FA">
        <w:t xml:space="preserve"> and visualization presented in this manuscript </w:t>
      </w:r>
      <w:r w:rsidR="00BE006A">
        <w:t>is</w:t>
      </w:r>
      <w:r w:rsidR="00F650C9" w:rsidRPr="00BE40FA">
        <w:t xml:space="preserve"> publicly available via GitHub</w:t>
      </w:r>
      <w:r w:rsidR="00B80602">
        <w:t xml:space="preserve"> at </w:t>
      </w:r>
      <w:r w:rsidR="00B80602" w:rsidRPr="00B80602">
        <w:t>https://github.com/rmp15/</w:t>
      </w:r>
      <w:r w:rsidR="00A77739">
        <w:t>traffic_air_pollution_als_denmark_epidemiology</w:t>
      </w:r>
      <w:r w:rsidR="00D92EDB" w:rsidRPr="00BE40FA">
        <w:t>.</w:t>
      </w:r>
    </w:p>
    <w:p w14:paraId="0F0327AB" w14:textId="7143C5FB" w:rsidR="0047230B" w:rsidRPr="00BE40FA" w:rsidRDefault="0047230B" w:rsidP="004115DF">
      <w:pPr>
        <w:jc w:val="both"/>
      </w:pPr>
    </w:p>
    <w:p w14:paraId="06D77096" w14:textId="50E61D62" w:rsidR="00702698" w:rsidRPr="00BE40FA" w:rsidRDefault="00F414C0" w:rsidP="004115DF">
      <w:pPr>
        <w:jc w:val="both"/>
      </w:pPr>
      <w:r w:rsidRPr="00BE40FA">
        <w:lastRenderedPageBreak/>
        <w:t xml:space="preserve">We assessed the sensitivity of our results to </w:t>
      </w:r>
      <w:r w:rsidR="00FB5760" w:rsidRPr="00BE40FA">
        <w:t>hyper-</w:t>
      </w:r>
      <w:r w:rsidRPr="00BE40FA">
        <w:t xml:space="preserve">prior </w:t>
      </w:r>
      <w:r w:rsidR="00BB7A63">
        <w:t>assign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 xml:space="preserve">single traffic-related pollutant models adjusting for </w:t>
      </w:r>
      <w:r w:rsidR="00B3549C">
        <w:t xml:space="preserve">non-EC </w:t>
      </w:r>
      <w:r w:rsidR="00A070DA">
        <w:t>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r w:rsidR="00FD2822">
        <w:t xml:space="preserve"> </w:t>
      </w:r>
      <w:r w:rsidR="00FD2822">
        <w:rPr>
          <w:bCs/>
          <w:color w:val="000000" w:themeColor="text1"/>
          <w:lang w:val="en-GB"/>
        </w:rPr>
        <w:t>From the parish-level SES sensitivity analysis we excluded those who lived in areas without parish-level SES data, namely: (</w:t>
      </w:r>
      <w:proofErr w:type="spellStart"/>
      <w:r w:rsidR="00FD2822">
        <w:rPr>
          <w:bCs/>
          <w:color w:val="000000" w:themeColor="text1"/>
          <w:lang w:val="en-GB"/>
        </w:rPr>
        <w:t>i</w:t>
      </w:r>
      <w:proofErr w:type="spellEnd"/>
      <w:r w:rsidR="00FD2822">
        <w:rPr>
          <w:bCs/>
          <w:color w:val="000000" w:themeColor="text1"/>
          <w:lang w:val="en-GB"/>
        </w:rPr>
        <w:t xml:space="preserve">) </w:t>
      </w:r>
      <w:r w:rsidR="00FD2822" w:rsidRPr="003038F9">
        <w:rPr>
          <w:bCs/>
          <w:color w:val="000000" w:themeColor="text1"/>
          <w:lang w:val="en-GB"/>
        </w:rPr>
        <w:t xml:space="preserve">819 </w:t>
      </w:r>
      <w:r w:rsidR="00FD2822">
        <w:rPr>
          <w:bCs/>
          <w:color w:val="000000" w:themeColor="text1"/>
          <w:lang w:val="en-GB"/>
        </w:rPr>
        <w:t>participants for 1-year average exposure; (ii) 826 participants for 5-year average exposure; and (iii) 838 participants for 10-year average exposure.</w:t>
      </w:r>
    </w:p>
    <w:p w14:paraId="1BA648B7" w14:textId="77777777" w:rsidR="004B5359" w:rsidRPr="00BE40FA" w:rsidRDefault="004B5359" w:rsidP="004115DF">
      <w:pPr>
        <w:jc w:val="both"/>
        <w:rPr>
          <w:b/>
          <w:bCs/>
          <w:color w:val="000000" w:themeColor="text1"/>
        </w:rPr>
      </w:pPr>
    </w:p>
    <w:p w14:paraId="55405106" w14:textId="77777777" w:rsidR="004B5359" w:rsidRPr="00BE40FA" w:rsidRDefault="00F255A6" w:rsidP="004115DF">
      <w:pPr>
        <w:jc w:val="both"/>
        <w:rPr>
          <w:b/>
          <w:bCs/>
          <w:color w:val="000000" w:themeColor="text1"/>
        </w:rPr>
      </w:pPr>
      <w:r w:rsidRPr="00BE40FA">
        <w:rPr>
          <w:b/>
          <w:bCs/>
          <w:color w:val="000000" w:themeColor="text1"/>
        </w:rPr>
        <w:t>Results</w:t>
      </w:r>
    </w:p>
    <w:p w14:paraId="54921E80" w14:textId="10328DB9" w:rsidR="004B5359" w:rsidRPr="00C870C2" w:rsidRDefault="001067CE" w:rsidP="004115DF">
      <w:pPr>
        <w:jc w:val="both"/>
        <w:rPr>
          <w:bCs/>
          <w:i/>
          <w:iCs/>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cases</w:t>
      </w:r>
      <w:r w:rsidR="00A73A03">
        <w:rPr>
          <w:color w:val="000000" w:themeColor="text1"/>
        </w:rPr>
        <w:t>,</w:t>
      </w:r>
      <w:r w:rsidR="005D381F">
        <w:rPr>
          <w:color w:val="000000" w:themeColor="text1"/>
        </w:rPr>
        <w:t xml:space="preserve">19,333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6D14A3" w:rsidRPr="00BE40FA">
        <w:rPr>
          <w:color w:val="000000" w:themeColor="text1"/>
        </w:rPr>
        <w:t>cases</w:t>
      </w:r>
      <w:r w:rsidR="00A73A03">
        <w:rPr>
          <w:color w:val="000000" w:themeColor="text1"/>
        </w:rPr>
        <w:t xml:space="preserve">, </w:t>
      </w:r>
      <w:r w:rsidR="008D03CF">
        <w:rPr>
          <w:color w:val="000000" w:themeColor="text1"/>
        </w:rPr>
        <w:t>19,250</w:t>
      </w:r>
      <w:r w:rsidR="006D14A3" w:rsidRPr="00BE40FA">
        <w:rPr>
          <w:color w:val="000000" w:themeColor="text1"/>
        </w:rPr>
        <w:t xml:space="preserve"> 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Descriptive statistics of included cases and controls</w:t>
      </w:r>
      <w:r w:rsidR="00667BEB">
        <w:rPr>
          <w:bCs/>
          <w:color w:val="000000" w:themeColor="text1"/>
        </w:rPr>
        <w:t xml:space="preserve"> for 5-year average exposure</w:t>
      </w:r>
      <w:r w:rsidR="00546AB1" w:rsidRPr="00BE40FA">
        <w:rPr>
          <w:bCs/>
          <w:color w:val="000000" w:themeColor="text1"/>
        </w:rPr>
        <w:t xml:space="preserve"> can be found in Table </w:t>
      </w:r>
      <w:r w:rsidR="00476C77">
        <w:rPr>
          <w:bCs/>
          <w:color w:val="000000" w:themeColor="text1"/>
        </w:rPr>
        <w:t>1</w:t>
      </w:r>
      <w:r w:rsidR="00883256">
        <w:rPr>
          <w:bCs/>
          <w:color w:val="000000" w:themeColor="text1"/>
        </w:rPr>
        <w:t>.</w:t>
      </w:r>
      <w:r w:rsidR="00115327">
        <w:rPr>
          <w:bCs/>
          <w:color w:val="000000" w:themeColor="text1"/>
        </w:rPr>
        <w:t xml:space="preserve"> </w:t>
      </w:r>
      <w:r w:rsidR="009604F7">
        <w:rPr>
          <w:bCs/>
          <w:color w:val="000000" w:themeColor="text1"/>
        </w:rPr>
        <w:t xml:space="preserve">Descriptive statistics of controls </w:t>
      </w:r>
      <w:r w:rsidR="000715E4">
        <w:rPr>
          <w:bCs/>
          <w:color w:val="000000" w:themeColor="text1"/>
        </w:rPr>
        <w:t xml:space="preserve">for 5-year exposure by socioeconomic status, civil status, residence, and place of birth are found in </w:t>
      </w:r>
      <w:proofErr w:type="spellStart"/>
      <w:r w:rsidR="000715E4">
        <w:rPr>
          <w:bCs/>
          <w:color w:val="000000" w:themeColor="text1"/>
        </w:rPr>
        <w:t>eTables</w:t>
      </w:r>
      <w:proofErr w:type="spellEnd"/>
      <w:r w:rsidR="000715E4">
        <w:rPr>
          <w:bCs/>
          <w:color w:val="000000" w:themeColor="text1"/>
        </w:rPr>
        <w:t xml:space="preserve"> 1-4. </w:t>
      </w:r>
      <w:r w:rsidR="00C870C2" w:rsidRPr="00C870C2">
        <w:rPr>
          <w:bCs/>
        </w:rPr>
        <w:t>For the main results, we present 5-year average exposure associations as a balance between representation of most recent exposure as well as long-term concentration.</w:t>
      </w:r>
      <w:r w:rsidR="00C870C2" w:rsidRPr="005D3672">
        <w:rPr>
          <w:bCs/>
          <w:i/>
          <w:iCs/>
        </w:rPr>
        <w:t xml:space="preserve"> </w:t>
      </w:r>
    </w:p>
    <w:p w14:paraId="52B2AE23" w14:textId="7A0EB212" w:rsidR="003221F8" w:rsidRPr="00BE40FA" w:rsidRDefault="003221F8" w:rsidP="004115DF">
      <w:pPr>
        <w:jc w:val="both"/>
        <w:rPr>
          <w:bCs/>
          <w:color w:val="000000" w:themeColor="text1"/>
        </w:rPr>
      </w:pPr>
    </w:p>
    <w:p w14:paraId="20D24883" w14:textId="358B07C0" w:rsidR="003221F8" w:rsidRPr="00BE40FA" w:rsidRDefault="000326BB" w:rsidP="004115DF">
      <w:pPr>
        <w:jc w:val="both"/>
        <w:rPr>
          <w:bCs/>
          <w:color w:val="000000" w:themeColor="text1"/>
        </w:rPr>
      </w:pPr>
      <w:r>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B97C2B">
        <w:rPr>
          <w:bCs/>
          <w:color w:val="000000" w:themeColor="text1"/>
        </w:rPr>
        <w:t xml:space="preserve"> (Table 2)</w:t>
      </w:r>
      <w:r w:rsidR="005E1CF7">
        <w:rPr>
          <w:bCs/>
          <w:color w:val="000000" w:themeColor="text1"/>
        </w:rPr>
        <w:t>.</w:t>
      </w:r>
      <w:r w:rsidR="00EA503F">
        <w:rPr>
          <w:bCs/>
          <w:color w:val="000000" w:themeColor="text1"/>
        </w:rPr>
        <w:t xml:space="preserve"> </w:t>
      </w:r>
      <w:r w:rsidR="002B3534">
        <w:rPr>
          <w:bCs/>
          <w:color w:val="000000" w:themeColor="text1"/>
        </w:rPr>
        <w:t>Figure 1 shows</w:t>
      </w:r>
      <w:r w:rsidR="002B3534" w:rsidRPr="00BE40FA">
        <w:rPr>
          <w:bCs/>
          <w:color w:val="000000" w:themeColor="text1"/>
        </w:rPr>
        <w:t xml:space="preserve"> </w:t>
      </w:r>
      <w:r w:rsidR="00AE1247" w:rsidRPr="00BE40FA">
        <w:rPr>
          <w:bCs/>
          <w:color w:val="000000" w:themeColor="text1"/>
        </w:rPr>
        <w:t>Spearman correlation</w:t>
      </w:r>
      <w:r w:rsidR="002B3534">
        <w:rPr>
          <w:bCs/>
          <w:color w:val="000000" w:themeColor="text1"/>
        </w:rPr>
        <w:t>s</w:t>
      </w:r>
      <w:r w:rsidR="00AE1247" w:rsidRPr="00BE40FA">
        <w:rPr>
          <w:bCs/>
          <w:color w:val="000000" w:themeColor="text1"/>
        </w:rPr>
        <w:t xml:space="preserve"> between pollutants for </w:t>
      </w:r>
      <w:r w:rsidR="00CC1C3C">
        <w:rPr>
          <w:bCs/>
          <w:color w:val="000000" w:themeColor="text1"/>
        </w:rPr>
        <w:t xml:space="preserve">1-, </w:t>
      </w:r>
      <w:r w:rsidR="00AE1247" w:rsidRPr="00BE40FA">
        <w:rPr>
          <w:bCs/>
          <w:color w:val="000000" w:themeColor="text1"/>
        </w:rPr>
        <w:t>5-</w:t>
      </w:r>
      <w:r w:rsidR="00CC1C3C">
        <w:rPr>
          <w:bCs/>
          <w:color w:val="000000" w:themeColor="text1"/>
        </w:rPr>
        <w:t>, and 10-</w:t>
      </w:r>
      <w:r w:rsidR="00AE1247" w:rsidRPr="00BE40FA">
        <w:rPr>
          <w:bCs/>
          <w:color w:val="000000" w:themeColor="text1"/>
        </w:rPr>
        <w:t>year average exposure</w:t>
      </w:r>
      <w:r w:rsidR="002B3534">
        <w:rPr>
          <w:bCs/>
          <w:color w:val="000000" w:themeColor="text1"/>
        </w:rPr>
        <w:t>s</w:t>
      </w:r>
      <w:r w:rsidR="009E2E08" w:rsidRPr="00BE40FA">
        <w:rPr>
          <w:bCs/>
          <w:color w:val="000000" w:themeColor="text1"/>
        </w:rPr>
        <w:t xml:space="preserve">. </w:t>
      </w:r>
      <w:r w:rsidR="00352280">
        <w:rPr>
          <w:bCs/>
          <w:color w:val="000000" w:themeColor="text1"/>
        </w:rPr>
        <w:t>T</w:t>
      </w:r>
      <w:r w:rsidR="009E2E08" w:rsidRPr="00BE40FA">
        <w:rPr>
          <w:bCs/>
          <w:color w:val="000000" w:themeColor="text1"/>
        </w:rPr>
        <w: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w:t>
      </w:r>
      <w:r w:rsidR="00352280">
        <w:rPr>
          <w:bCs/>
          <w:color w:val="000000" w:themeColor="text1"/>
        </w:rPr>
        <w:t xml:space="preserve">, </w:t>
      </w:r>
      <w:r w:rsidR="001E4FDC" w:rsidRPr="00BE40FA">
        <w:rPr>
          <w:bCs/>
          <w:color w:val="000000" w:themeColor="text1"/>
        </w:rPr>
        <w:t>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C60492">
        <w:rPr>
          <w:bCs/>
          <w:color w:val="000000" w:themeColor="text1"/>
        </w:rPr>
        <w:t xml:space="preserve">non-EC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B6792A">
        <w:rPr>
          <w:bCs/>
          <w:color w:val="000000" w:themeColor="text1"/>
        </w:rPr>
        <w:t xml:space="preserve">most highly </w:t>
      </w:r>
      <w:r w:rsidR="002C32C6" w:rsidRPr="00BE40FA">
        <w:rPr>
          <w:bCs/>
          <w:color w:val="000000" w:themeColor="text1"/>
        </w:rPr>
        <w:t xml:space="preserve">correlated </w:t>
      </w:r>
      <w:r w:rsidR="006B3FF5">
        <w:rPr>
          <w:bCs/>
          <w:color w:val="000000" w:themeColor="text1"/>
        </w:rPr>
        <w:lastRenderedPageBreak/>
        <w:t xml:space="preserve">with </w:t>
      </w:r>
      <w:r w:rsidR="002C32C6" w:rsidRPr="00BE40FA">
        <w:rPr>
          <w:bCs/>
          <w:color w:val="000000" w:themeColor="text1"/>
        </w:rPr>
        <w:t>CO</w:t>
      </w:r>
      <w:r w:rsidR="009D63E8">
        <w:rPr>
          <w:bCs/>
          <w:color w:val="000000" w:themeColor="text1"/>
        </w:rPr>
        <w:t xml:space="preserve">, ranging from </w:t>
      </w:r>
      <w:r w:rsidR="00111D5D">
        <w:rPr>
          <w:bCs/>
          <w:color w:val="000000" w:themeColor="text1"/>
        </w:rPr>
        <w:t>0.67 to 0.7</w:t>
      </w:r>
      <w:r w:rsidR="002C32C6" w:rsidRPr="00BE40FA">
        <w:rPr>
          <w:bCs/>
          <w:color w:val="000000" w:themeColor="text1"/>
        </w:rPr>
        <w:t xml:space="preserv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9F3C76">
        <w:rPr>
          <w:bCs/>
          <w:color w:val="000000" w:themeColor="text1"/>
        </w:rPr>
        <w:t xml:space="preserve"> </w:t>
      </w:r>
      <w:r w:rsidR="009F0373" w:rsidRPr="00BE40FA">
        <w:rPr>
          <w:bCs/>
          <w:color w:val="000000" w:themeColor="text1"/>
        </w:rPr>
        <w:t>correlated with other pollutants</w:t>
      </w:r>
      <w:r w:rsidR="00D74719">
        <w:rPr>
          <w:bCs/>
          <w:color w:val="000000" w:themeColor="text1"/>
        </w:rPr>
        <w:t xml:space="preserve">, </w:t>
      </w:r>
      <w:r w:rsidR="00A95717">
        <w:rPr>
          <w:bCs/>
          <w:color w:val="000000" w:themeColor="text1"/>
        </w:rPr>
        <w:t xml:space="preserve">ranging from </w:t>
      </w:r>
      <w:r w:rsidR="00177283">
        <w:rPr>
          <w:bCs/>
          <w:color w:val="000000" w:themeColor="text1"/>
        </w:rPr>
        <w:t>-</w:t>
      </w:r>
      <w:r w:rsidR="00A95717">
        <w:rPr>
          <w:bCs/>
          <w:color w:val="000000" w:themeColor="text1"/>
        </w:rPr>
        <w:t>0.</w:t>
      </w:r>
      <w:r w:rsidR="00177283">
        <w:rPr>
          <w:bCs/>
          <w:color w:val="000000" w:themeColor="text1"/>
        </w:rPr>
        <w:t>5</w:t>
      </w:r>
      <w:r w:rsidR="004846F6">
        <w:rPr>
          <w:bCs/>
          <w:color w:val="000000" w:themeColor="text1"/>
        </w:rPr>
        <w:t>4</w:t>
      </w:r>
      <w:r w:rsidR="00A95717">
        <w:rPr>
          <w:bCs/>
          <w:color w:val="000000" w:themeColor="text1"/>
        </w:rPr>
        <w:t xml:space="preserve"> to </w:t>
      </w:r>
      <w:r w:rsidR="00177283">
        <w:rPr>
          <w:bCs/>
          <w:color w:val="000000" w:themeColor="text1"/>
        </w:rPr>
        <w:t>-</w:t>
      </w:r>
      <w:r w:rsidR="00A95717">
        <w:rPr>
          <w:bCs/>
          <w:color w:val="000000" w:themeColor="text1"/>
        </w:rPr>
        <w:t>0.</w:t>
      </w:r>
      <w:r w:rsidR="00177283">
        <w:rPr>
          <w:bCs/>
          <w:color w:val="000000" w:themeColor="text1"/>
        </w:rPr>
        <w:t>8</w:t>
      </w:r>
      <w:r w:rsidR="004660DD">
        <w:rPr>
          <w:bCs/>
          <w:color w:val="000000" w:themeColor="text1"/>
        </w:rPr>
        <w:t>9</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4115DF">
      <w:pPr>
        <w:jc w:val="both"/>
        <w:rPr>
          <w:bCs/>
          <w:color w:val="000000" w:themeColor="text1"/>
        </w:rPr>
      </w:pPr>
    </w:p>
    <w:p w14:paraId="56552C91" w14:textId="3984A49D" w:rsidR="00B82C2B" w:rsidRPr="00E4458D" w:rsidRDefault="00E4458D" w:rsidP="004115DF">
      <w:pPr>
        <w:jc w:val="both"/>
        <w:rPr>
          <w:bCs/>
          <w:i/>
          <w:iCs/>
        </w:rPr>
      </w:pPr>
      <w:r w:rsidRPr="00E4458D">
        <w:rPr>
          <w:bCs/>
        </w:rPr>
        <w:t xml:space="preserve">For 5-year average pollutant concentrations, we observed the largest overall association for the individual SD increase in EC (11.5%; 95% </w:t>
      </w:r>
      <w:proofErr w:type="spellStart"/>
      <w:r w:rsidRPr="00E4458D">
        <w:rPr>
          <w:bCs/>
        </w:rPr>
        <w:t>CrI</w:t>
      </w:r>
      <w:proofErr w:type="spellEnd"/>
      <w:r w:rsidRPr="00E4458D">
        <w:rPr>
          <w:bCs/>
        </w:rPr>
        <w:t>: -1.0%, 25.6% per 0.42 µg/m</w:t>
      </w:r>
      <w:r w:rsidRPr="00E4458D">
        <w:rPr>
          <w:bCs/>
          <w:vertAlign w:val="superscript"/>
        </w:rPr>
        <w:t>3</w:t>
      </w:r>
      <w:r w:rsidRPr="00E4458D">
        <w:rPr>
          <w:bCs/>
        </w:rPr>
        <w:t>; 96.3% posterior probability of positive association) (Figure 2).</w:t>
      </w:r>
      <w:r>
        <w:rPr>
          <w:bCs/>
          <w:i/>
          <w:iCs/>
        </w:rPr>
        <w:t xml:space="preserve"> </w:t>
      </w:r>
      <w:r w:rsidR="00C23AD8" w:rsidRPr="00C23AD8">
        <w:rPr>
          <w:bCs/>
          <w:color w:val="000000" w:themeColor="text1"/>
        </w:rPr>
        <w:t>SD increases were associated with a decrease in odds of ALS diagnosis in NO</w:t>
      </w:r>
      <w:r w:rsidR="00C23AD8" w:rsidRPr="00824EA2">
        <w:rPr>
          <w:bCs/>
          <w:color w:val="000000" w:themeColor="text1"/>
          <w:vertAlign w:val="subscript"/>
        </w:rPr>
        <w:t>x</w:t>
      </w:r>
      <w:r w:rsidR="00C23AD8" w:rsidRPr="00C23AD8">
        <w:rPr>
          <w:bCs/>
          <w:color w:val="000000" w:themeColor="text1"/>
        </w:rPr>
        <w:t xml:space="preserve"> (-4.6%; 95% </w:t>
      </w:r>
      <w:proofErr w:type="spellStart"/>
      <w:r w:rsidR="00C23AD8" w:rsidRPr="00C23AD8">
        <w:rPr>
          <w:bCs/>
          <w:color w:val="000000" w:themeColor="text1"/>
        </w:rPr>
        <w:t>CrI</w:t>
      </w:r>
      <w:proofErr w:type="spellEnd"/>
      <w:r w:rsidR="00C23AD8" w:rsidRPr="00C23AD8">
        <w:rPr>
          <w:bCs/>
          <w:color w:val="000000" w:themeColor="text1"/>
        </w:rPr>
        <w:t>: -18.1%, 8.9% per 20 µg/m</w:t>
      </w:r>
      <w:r w:rsidR="00C23AD8" w:rsidRPr="002E62FC">
        <w:rPr>
          <w:bCs/>
          <w:color w:val="000000" w:themeColor="text1"/>
          <w:vertAlign w:val="superscript"/>
        </w:rPr>
        <w:t>3</w:t>
      </w:r>
      <w:r w:rsidR="00C23AD8" w:rsidRPr="00C23AD8">
        <w:rPr>
          <w:bCs/>
          <w:color w:val="000000" w:themeColor="text1"/>
        </w:rPr>
        <w:t xml:space="preserve">; 27.8% posterior probability of positive association) and CO (-3.2%; 95% </w:t>
      </w:r>
      <w:proofErr w:type="spellStart"/>
      <w:r w:rsidR="00C23AD8" w:rsidRPr="00C23AD8">
        <w:rPr>
          <w:bCs/>
          <w:color w:val="000000" w:themeColor="text1"/>
        </w:rPr>
        <w:t>CrI</w:t>
      </w:r>
      <w:proofErr w:type="spellEnd"/>
      <w:r w:rsidR="00C23AD8" w:rsidRPr="00C23AD8">
        <w:rPr>
          <w:bCs/>
          <w:color w:val="000000" w:themeColor="text1"/>
        </w:rPr>
        <w:t>: -14.4%, 10.0% per 106 µg/m</w:t>
      </w:r>
      <w:r w:rsidR="00C23AD8" w:rsidRPr="00337E66">
        <w:rPr>
          <w:bCs/>
          <w:color w:val="000000" w:themeColor="text1"/>
          <w:vertAlign w:val="superscript"/>
        </w:rPr>
        <w:t>3</w:t>
      </w:r>
      <w:r w:rsidR="00C23AD8" w:rsidRPr="00C23AD8">
        <w:rPr>
          <w:bCs/>
          <w:color w:val="000000" w:themeColor="text1"/>
        </w:rPr>
        <w:t>; 26.7% posterior probability of positive association).</w:t>
      </w:r>
      <w:r w:rsidR="00C23AD8">
        <w:rPr>
          <w:bCs/>
          <w:color w:val="000000" w:themeColor="text1"/>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w:t>
      </w:r>
      <w:r w:rsidR="00CC7125">
        <w:rPr>
          <w:bCs/>
          <w:color w:val="000000" w:themeColor="text1"/>
          <w:lang w:val="en-GB"/>
        </w:rPr>
        <w:t xml:space="preserve">of traffic-related pollutants </w:t>
      </w:r>
      <w:r w:rsidR="007833F2">
        <w:rPr>
          <w:bCs/>
          <w:color w:val="000000" w:themeColor="text1"/>
          <w:lang w:val="en-GB"/>
        </w:rPr>
        <w:t>(EC, NO</w:t>
      </w:r>
      <w:r w:rsidR="007833F2" w:rsidRPr="0093563E">
        <w:rPr>
          <w:bCs/>
          <w:color w:val="000000" w:themeColor="text1"/>
          <w:vertAlign w:val="subscript"/>
          <w:lang w:val="en-GB"/>
        </w:rPr>
        <w:t>x</w:t>
      </w:r>
      <w:r w:rsidR="007833F2">
        <w:rPr>
          <w:bCs/>
          <w:color w:val="000000" w:themeColor="text1"/>
          <w:lang w:val="en-GB"/>
        </w:rPr>
        <w:t xml:space="preserve">, CO) </w:t>
      </w:r>
      <w:r w:rsidR="004952BD">
        <w:rPr>
          <w:bCs/>
          <w:color w:val="000000" w:themeColor="text1"/>
          <w:lang w:val="en-GB"/>
        </w:rPr>
        <w:t xml:space="preserve">was </w:t>
      </w:r>
      <w:r w:rsidR="006C1BDC">
        <w:rPr>
          <w:bCs/>
          <w:color w:val="000000" w:themeColor="text1"/>
          <w:lang w:val="en-GB"/>
        </w:rPr>
        <w:t>2.3</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w:t>
      </w:r>
      <w:proofErr w:type="spellStart"/>
      <w:r w:rsidR="004952BD" w:rsidRPr="00B82C2B">
        <w:rPr>
          <w:bCs/>
          <w:color w:val="000000" w:themeColor="text1"/>
          <w:lang w:val="en-GB"/>
        </w:rPr>
        <w:t>CrI</w:t>
      </w:r>
      <w:proofErr w:type="spellEnd"/>
      <w:r w:rsidR="004952BD" w:rsidRPr="00B82C2B">
        <w:rPr>
          <w:bCs/>
          <w:color w:val="000000" w:themeColor="text1"/>
          <w:lang w:val="en-GB"/>
        </w:rPr>
        <w:t xml:space="preserve">: </w:t>
      </w:r>
      <w:r w:rsidR="006C1BDC">
        <w:rPr>
          <w:bCs/>
          <w:color w:val="000000" w:themeColor="text1"/>
          <w:lang w:val="en-GB"/>
        </w:rPr>
        <w:t>-3.3</w:t>
      </w:r>
      <w:r w:rsidR="004952BD" w:rsidRPr="00B82C2B">
        <w:rPr>
          <w:bCs/>
          <w:color w:val="000000" w:themeColor="text1"/>
          <w:lang w:val="en-GB"/>
        </w:rPr>
        <w:t xml:space="preserve">%, </w:t>
      </w:r>
      <w:r w:rsidR="006C1BDC">
        <w:rPr>
          <w:bCs/>
          <w:color w:val="000000" w:themeColor="text1"/>
          <w:lang w:val="en-GB"/>
        </w:rPr>
        <w:t>7.7</w:t>
      </w:r>
      <w:r w:rsidR="004952BD" w:rsidRPr="00B82C2B">
        <w:rPr>
          <w:bCs/>
          <w:color w:val="000000" w:themeColor="text1"/>
          <w:lang w:val="en-GB"/>
        </w:rPr>
        <w:t>%</w:t>
      </w:r>
      <w:r w:rsidR="004952BD">
        <w:rPr>
          <w:bCs/>
          <w:color w:val="000000" w:themeColor="text1"/>
          <w:lang w:val="en-GB"/>
        </w:rPr>
        <w:t xml:space="preserve">), with an </w:t>
      </w:r>
      <w:r w:rsidR="006C1BDC">
        <w:rPr>
          <w:bCs/>
          <w:color w:val="000000" w:themeColor="text1"/>
          <w:lang w:val="en-GB"/>
        </w:rPr>
        <w:t>77.8</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40727F">
        <w:rPr>
          <w:bCs/>
        </w:rPr>
        <w:t>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was</w:t>
      </w:r>
      <w:r w:rsidR="00A41C82">
        <w:rPr>
          <w:bCs/>
          <w:color w:val="000000" w:themeColor="text1"/>
          <w:lang w:val="en-GB"/>
        </w:rPr>
        <w:t xml:space="preserve"> null</w:t>
      </w:r>
      <w:r w:rsidR="00D056C2">
        <w:rPr>
          <w:bCs/>
          <w:color w:val="000000" w:themeColor="text1"/>
          <w:lang w:val="en-GB"/>
        </w:rPr>
        <w:t xml:space="preserve"> </w:t>
      </w:r>
      <w:r w:rsidR="00A41C82">
        <w:rPr>
          <w:bCs/>
          <w:color w:val="000000" w:themeColor="text1"/>
          <w:lang w:val="en-GB"/>
        </w:rPr>
        <w:t>(</w:t>
      </w:r>
      <w:r w:rsidR="00ED0280">
        <w:rPr>
          <w:bCs/>
          <w:color w:val="000000" w:themeColor="text1"/>
          <w:lang w:val="en-GB"/>
        </w:rPr>
        <w:t>-0.1</w:t>
      </w:r>
      <w:r w:rsidR="00D056C2" w:rsidRPr="00B82C2B">
        <w:rPr>
          <w:bCs/>
          <w:color w:val="000000" w:themeColor="text1"/>
          <w:lang w:val="en-GB"/>
        </w:rPr>
        <w:t xml:space="preserve">%; 95% </w:t>
      </w:r>
      <w:proofErr w:type="spellStart"/>
      <w:r w:rsidR="00D056C2" w:rsidRPr="00B82C2B">
        <w:rPr>
          <w:bCs/>
          <w:color w:val="000000" w:themeColor="text1"/>
          <w:lang w:val="en-GB"/>
        </w:rPr>
        <w:t>CrI</w:t>
      </w:r>
      <w:proofErr w:type="spellEnd"/>
      <w:r w:rsidR="00D056C2" w:rsidRPr="00B82C2B">
        <w:rPr>
          <w:bCs/>
          <w:color w:val="000000" w:themeColor="text1"/>
          <w:lang w:val="en-GB"/>
        </w:rPr>
        <w:t xml:space="preserve">: </w:t>
      </w:r>
      <w:r w:rsidR="00ED0280">
        <w:rPr>
          <w:bCs/>
          <w:color w:val="000000" w:themeColor="text1"/>
          <w:lang w:val="en-GB"/>
        </w:rPr>
        <w:t>-17.4</w:t>
      </w:r>
      <w:r w:rsidR="00D056C2" w:rsidRPr="00B82C2B">
        <w:rPr>
          <w:bCs/>
          <w:color w:val="000000" w:themeColor="text1"/>
          <w:lang w:val="en-GB"/>
        </w:rPr>
        <w:t xml:space="preserve">%, </w:t>
      </w:r>
      <w:r w:rsidR="00ED0280">
        <w:rPr>
          <w:bCs/>
          <w:color w:val="000000" w:themeColor="text1"/>
          <w:lang w:val="en-GB"/>
        </w:rPr>
        <w:t>20.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F76D8C">
        <w:rPr>
          <w:bCs/>
          <w:color w:val="000000" w:themeColor="text1"/>
          <w:lang w:val="en-GB"/>
        </w:rPr>
        <w:t xml:space="preserve">Non-EC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w</w:t>
      </w:r>
      <w:r w:rsidR="00B66B3A">
        <w:rPr>
          <w:bCs/>
          <w:color w:val="000000" w:themeColor="text1"/>
          <w:lang w:val="en-GB"/>
        </w:rPr>
        <w:t xml:space="preserve">as </w:t>
      </w:r>
      <w:r w:rsidR="00001777">
        <w:rPr>
          <w:bCs/>
          <w:color w:val="000000" w:themeColor="text1"/>
          <w:lang w:val="en-GB"/>
        </w:rPr>
        <w:t xml:space="preserve">not </w:t>
      </w:r>
      <w:r w:rsidR="00B66B3A">
        <w:rPr>
          <w:bCs/>
          <w:color w:val="000000" w:themeColor="text1"/>
          <w:lang w:val="en-GB"/>
        </w:rPr>
        <w:t xml:space="preserve">associated with ALS diagnosis </w:t>
      </w:r>
      <w:r w:rsidR="00B66B3A" w:rsidRPr="00B82C2B">
        <w:rPr>
          <w:bCs/>
          <w:color w:val="000000" w:themeColor="text1"/>
          <w:lang w:val="en-GB"/>
        </w:rPr>
        <w:t>(</w:t>
      </w:r>
      <w:r w:rsidR="0053437F">
        <w:rPr>
          <w:bCs/>
          <w:color w:val="000000" w:themeColor="text1"/>
          <w:lang w:val="en-GB"/>
        </w:rPr>
        <w:t>0.7</w:t>
      </w:r>
      <w:r w:rsidR="00B66B3A" w:rsidRPr="00B82C2B">
        <w:rPr>
          <w:bCs/>
          <w:color w:val="000000" w:themeColor="text1"/>
          <w:lang w:val="en-GB"/>
        </w:rPr>
        <w:t xml:space="preserve">%; 95% </w:t>
      </w:r>
      <w:proofErr w:type="spellStart"/>
      <w:r w:rsidR="00B66B3A" w:rsidRPr="00B82C2B">
        <w:rPr>
          <w:bCs/>
          <w:color w:val="000000" w:themeColor="text1"/>
          <w:lang w:val="en-GB"/>
        </w:rPr>
        <w:t>CrI</w:t>
      </w:r>
      <w:proofErr w:type="spellEnd"/>
      <w:r w:rsidR="00B66B3A" w:rsidRPr="00B82C2B">
        <w:rPr>
          <w:bCs/>
          <w:color w:val="000000" w:themeColor="text1"/>
          <w:lang w:val="en-GB"/>
        </w:rPr>
        <w:t xml:space="preserve">: </w:t>
      </w:r>
      <w:r w:rsidR="0053437F">
        <w:rPr>
          <w:bCs/>
          <w:color w:val="000000" w:themeColor="text1"/>
          <w:lang w:val="en-GB"/>
        </w:rPr>
        <w:t>-9.2</w:t>
      </w:r>
      <w:r w:rsidR="00B66B3A" w:rsidRPr="00B82C2B">
        <w:rPr>
          <w:bCs/>
          <w:color w:val="000000" w:themeColor="text1"/>
          <w:lang w:val="en-GB"/>
        </w:rPr>
        <w:t xml:space="preserve">%, </w:t>
      </w:r>
      <w:r w:rsidR="0053437F">
        <w:rPr>
          <w:bCs/>
          <w:color w:val="000000" w:themeColor="text1"/>
          <w:lang w:val="en-GB"/>
        </w:rPr>
        <w:t>12.4</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 xml:space="preserve">1-year </w:t>
      </w:r>
      <w:r w:rsidR="00F12691">
        <w:rPr>
          <w:bCs/>
          <w:color w:val="000000" w:themeColor="text1"/>
        </w:rPr>
        <w:t xml:space="preserve">EC </w:t>
      </w:r>
      <w:r w:rsidR="00D820B4">
        <w:rPr>
          <w:bCs/>
          <w:color w:val="000000" w:themeColor="text1"/>
        </w:rPr>
        <w:t>average</w:t>
      </w:r>
      <w:r w:rsidR="003C7140">
        <w:rPr>
          <w:bCs/>
          <w:color w:val="000000" w:themeColor="text1"/>
        </w:rPr>
        <w:t xml:space="preserve"> exposure</w:t>
      </w:r>
      <w:r w:rsidR="00F12691">
        <w:rPr>
          <w:bCs/>
          <w:color w:val="000000" w:themeColor="text1"/>
        </w:rPr>
        <w:t xml:space="preserve"> </w:t>
      </w:r>
      <w:r w:rsidR="00D820B4">
        <w:rPr>
          <w:bCs/>
          <w:color w:val="000000" w:themeColor="text1"/>
        </w:rPr>
        <w:t>was associated with a</w:t>
      </w:r>
      <w:r w:rsidR="005A2B0C">
        <w:rPr>
          <w:bCs/>
          <w:color w:val="000000" w:themeColor="text1"/>
        </w:rPr>
        <w:t xml:space="preserve">n </w:t>
      </w:r>
      <w:r w:rsidR="00D820B4">
        <w:rPr>
          <w:bCs/>
          <w:color w:val="000000" w:themeColor="text1"/>
        </w:rPr>
        <w:t xml:space="preserve">increase in odds of ALS diagnosis </w:t>
      </w:r>
      <w:r w:rsidR="008A7387" w:rsidRPr="00B82C2B">
        <w:rPr>
          <w:bCs/>
          <w:color w:val="000000" w:themeColor="text1"/>
          <w:lang w:val="en-GB"/>
        </w:rPr>
        <w:t>(</w:t>
      </w:r>
      <w:r w:rsidR="007478B8">
        <w:rPr>
          <w:bCs/>
          <w:color w:val="000000" w:themeColor="text1"/>
          <w:lang w:val="en-GB"/>
        </w:rPr>
        <w:t>15.4</w:t>
      </w:r>
      <w:r w:rsidR="008A7387" w:rsidRPr="00B82C2B">
        <w:rPr>
          <w:bCs/>
          <w:color w:val="000000" w:themeColor="text1"/>
          <w:lang w:val="en-GB"/>
        </w:rPr>
        <w:t xml:space="preserve">%; 95% </w:t>
      </w:r>
      <w:proofErr w:type="spellStart"/>
      <w:r w:rsidR="008A7387" w:rsidRPr="00B82C2B">
        <w:rPr>
          <w:bCs/>
          <w:color w:val="000000" w:themeColor="text1"/>
          <w:lang w:val="en-GB"/>
        </w:rPr>
        <w:t>CrI</w:t>
      </w:r>
      <w:proofErr w:type="spellEnd"/>
      <w:r w:rsidR="008A7387" w:rsidRPr="00B82C2B">
        <w:rPr>
          <w:bCs/>
          <w:color w:val="000000" w:themeColor="text1"/>
          <w:lang w:val="en-GB"/>
        </w:rPr>
        <w:t xml:space="preserve">: </w:t>
      </w:r>
      <w:r w:rsidR="007478B8">
        <w:rPr>
          <w:bCs/>
          <w:color w:val="000000" w:themeColor="text1"/>
          <w:lang w:val="en-GB"/>
        </w:rPr>
        <w:t>1.6</w:t>
      </w:r>
      <w:r w:rsidR="008A7387" w:rsidRPr="00B82C2B">
        <w:rPr>
          <w:bCs/>
          <w:color w:val="000000" w:themeColor="text1"/>
          <w:lang w:val="en-GB"/>
        </w:rPr>
        <w:t xml:space="preserve">%, </w:t>
      </w:r>
      <w:r w:rsidR="007478B8">
        <w:rPr>
          <w:bCs/>
          <w:color w:val="000000" w:themeColor="text1"/>
          <w:lang w:val="en-GB"/>
        </w:rPr>
        <w:t>25.6</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813E73" w:rsidRPr="00813E73">
        <w:rPr>
          <w:bCs/>
        </w:rPr>
        <w:t>Compared to the 1- and 5-year results, the 10-year average exposure results were attenuated, as associations tended further to the null.</w:t>
      </w:r>
      <w:r w:rsidR="00813E73">
        <w:rPr>
          <w:bCs/>
          <w:i/>
          <w:iCs/>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B3549C">
        <w:rPr>
          <w:bCs/>
          <w:color w:val="000000" w:themeColor="text1"/>
          <w:lang w:val="en-GB"/>
        </w:rPr>
        <w:t xml:space="preserve">non-EC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w:t>
      </w:r>
      <w:proofErr w:type="spellStart"/>
      <w:r w:rsidR="003034A1">
        <w:rPr>
          <w:bCs/>
          <w:color w:val="000000" w:themeColor="text1"/>
          <w:lang w:val="en-GB"/>
        </w:rPr>
        <w:t>eFigure</w:t>
      </w:r>
      <w:proofErr w:type="spellEnd"/>
      <w:r w:rsidR="003034A1">
        <w:rPr>
          <w:bCs/>
          <w:color w:val="000000" w:themeColor="text1"/>
          <w:lang w:val="en-GB"/>
        </w:rPr>
        <w:t xml:space="preserve"> </w:t>
      </w:r>
      <w:r w:rsidR="000455C7">
        <w:rPr>
          <w:bCs/>
          <w:color w:val="000000" w:themeColor="text1"/>
          <w:lang w:val="en-GB"/>
        </w:rPr>
        <w:t>1</w:t>
      </w:r>
      <w:r w:rsidR="00601F76">
        <w:rPr>
          <w:bCs/>
          <w:color w:val="000000" w:themeColor="text1"/>
          <w:lang w:val="en-GB"/>
        </w:rPr>
        <w:t xml:space="preserve">; </w:t>
      </w:r>
      <w:r w:rsidR="000C108F">
        <w:rPr>
          <w:bCs/>
          <w:color w:val="000000" w:themeColor="text1"/>
          <w:lang w:val="en-GB"/>
        </w:rPr>
        <w:t xml:space="preserve">single traffic-related pollutant </w:t>
      </w:r>
      <w:r w:rsidR="00601F76">
        <w:rPr>
          <w:bCs/>
          <w:color w:val="000000" w:themeColor="text1"/>
          <w:lang w:val="en-GB"/>
        </w:rPr>
        <w:t xml:space="preserve">models </w:t>
      </w:r>
      <w:r w:rsidR="00BF6DC0">
        <w:rPr>
          <w:bCs/>
          <w:color w:val="000000" w:themeColor="text1"/>
          <w:lang w:val="en-GB"/>
        </w:rPr>
        <w:t>D, E and</w:t>
      </w:r>
      <w:r w:rsidR="00601F76">
        <w:rPr>
          <w:bCs/>
          <w:color w:val="000000" w:themeColor="text1"/>
          <w:lang w:val="en-GB"/>
        </w:rPr>
        <w:t xml:space="preserve"> </w:t>
      </w:r>
      <w:r w:rsidR="00BF6DC0">
        <w:rPr>
          <w:bCs/>
          <w:color w:val="000000" w:themeColor="text1"/>
          <w:lang w:val="en-GB"/>
        </w:rPr>
        <w:t>F</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w:t>
      </w:r>
      <w:r w:rsidR="00E547F2">
        <w:rPr>
          <w:bCs/>
          <w:color w:val="000000" w:themeColor="text1"/>
          <w:lang w:val="en-GB"/>
        </w:rPr>
        <w:t xml:space="preserve"> non-EC</w:t>
      </w:r>
      <w:r w:rsidR="00E65487">
        <w:rPr>
          <w:bCs/>
          <w:color w:val="000000" w:themeColor="text1"/>
          <w:lang w:val="en-GB"/>
        </w:rPr>
        <w:t xml:space="preserve">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w:t>
      </w:r>
      <w:r w:rsidR="004973FE">
        <w:rPr>
          <w:bCs/>
          <w:color w:val="000000" w:themeColor="text1"/>
          <w:lang w:val="en-GB"/>
        </w:rPr>
        <w:t xml:space="preserve">The 95% </w:t>
      </w:r>
      <w:r w:rsidR="00A41F0C">
        <w:rPr>
          <w:bCs/>
          <w:color w:val="000000" w:themeColor="text1"/>
          <w:lang w:val="en-GB"/>
        </w:rPr>
        <w:t>c</w:t>
      </w:r>
      <w:r w:rsidR="004973FE">
        <w:rPr>
          <w:bCs/>
          <w:color w:val="000000" w:themeColor="text1"/>
          <w:lang w:val="en-GB"/>
        </w:rPr>
        <w:t xml:space="preserve">redible </w:t>
      </w:r>
      <w:r w:rsidR="00A41F0C">
        <w:rPr>
          <w:bCs/>
          <w:color w:val="000000" w:themeColor="text1"/>
          <w:lang w:val="en-GB"/>
        </w:rPr>
        <w:t>i</w:t>
      </w:r>
      <w:r w:rsidR="004973FE">
        <w:rPr>
          <w:bCs/>
          <w:color w:val="000000" w:themeColor="text1"/>
          <w:lang w:val="en-GB"/>
        </w:rPr>
        <w:t>nterval</w:t>
      </w:r>
      <w:r w:rsidR="00B6138C">
        <w:rPr>
          <w:bCs/>
          <w:color w:val="000000" w:themeColor="text1"/>
          <w:lang w:val="en-GB"/>
        </w:rPr>
        <w:t xml:space="preserve"> for EC in the single-pollutant model (</w:t>
      </w:r>
      <w:proofErr w:type="spellStart"/>
      <w:r w:rsidR="00B6138C">
        <w:rPr>
          <w:bCs/>
          <w:color w:val="000000" w:themeColor="text1"/>
          <w:lang w:val="en-GB"/>
        </w:rPr>
        <w:t>eFigure</w:t>
      </w:r>
      <w:proofErr w:type="spellEnd"/>
      <w:r w:rsidR="00B6138C">
        <w:rPr>
          <w:bCs/>
          <w:color w:val="000000" w:themeColor="text1"/>
          <w:lang w:val="en-GB"/>
        </w:rPr>
        <w:t xml:space="preserve"> 1</w:t>
      </w:r>
      <w:r w:rsidR="00A41F0C">
        <w:rPr>
          <w:bCs/>
          <w:color w:val="000000" w:themeColor="text1"/>
          <w:lang w:val="en-GB"/>
        </w:rPr>
        <w:t>; model D</w:t>
      </w:r>
      <w:r w:rsidR="00B6138C">
        <w:rPr>
          <w:bCs/>
          <w:color w:val="000000" w:themeColor="text1"/>
          <w:lang w:val="en-GB"/>
        </w:rPr>
        <w:t xml:space="preserve">) </w:t>
      </w:r>
      <w:r w:rsidR="00A41F0C">
        <w:rPr>
          <w:bCs/>
          <w:color w:val="000000" w:themeColor="text1"/>
          <w:lang w:val="en-GB"/>
        </w:rPr>
        <w:t>overlap</w:t>
      </w:r>
      <w:r w:rsidR="001C7DF2">
        <w:rPr>
          <w:bCs/>
          <w:color w:val="000000" w:themeColor="text1"/>
          <w:lang w:val="en-GB"/>
        </w:rPr>
        <w:t>ped</w:t>
      </w:r>
      <w:r w:rsidR="00A41F0C">
        <w:rPr>
          <w:bCs/>
          <w:color w:val="000000" w:themeColor="text1"/>
          <w:lang w:val="en-GB"/>
        </w:rPr>
        <w:t xml:space="preserve"> with the credible intervals of the EC term in the multi-pollutant models (</w:t>
      </w:r>
      <w:proofErr w:type="spellStart"/>
      <w:r w:rsidR="00A41F0C">
        <w:t>eFigure</w:t>
      </w:r>
      <w:proofErr w:type="spellEnd"/>
      <w:r w:rsidR="00A41F0C">
        <w:t xml:space="preserve"> 1; models B, C, G to P)</w:t>
      </w:r>
      <w:r w:rsidR="00A41F0C">
        <w:rPr>
          <w:bCs/>
          <w:color w:val="000000" w:themeColor="text1"/>
          <w:lang w:val="en-GB"/>
        </w:rPr>
        <w:t xml:space="preserve">. </w:t>
      </w:r>
      <w:r w:rsidR="00090E64">
        <w:rPr>
          <w:bCs/>
          <w:color w:val="000000" w:themeColor="text1"/>
          <w:lang w:val="en-GB"/>
        </w:rPr>
        <w:t>Results from variations of the main model in the sensitivity analyses were robust to prior choices</w:t>
      </w:r>
      <w:r w:rsidR="00E774A5">
        <w:rPr>
          <w:bCs/>
          <w:color w:val="000000" w:themeColor="text1"/>
          <w:lang w:val="en-GB"/>
        </w:rPr>
        <w:t>, inclusion of O</w:t>
      </w:r>
      <w:r w:rsidR="00E774A5" w:rsidRPr="00251386">
        <w:rPr>
          <w:bCs/>
          <w:color w:val="000000" w:themeColor="text1"/>
          <w:vertAlign w:val="subscript"/>
          <w:lang w:val="en-GB"/>
        </w:rPr>
        <w:t>3</w:t>
      </w:r>
      <w:r w:rsidR="00E774A5">
        <w:rPr>
          <w:bCs/>
          <w:color w:val="000000" w:themeColor="text1"/>
          <w:lang w:val="en-GB"/>
        </w:rPr>
        <w:t>,</w:t>
      </w:r>
      <w:r w:rsidR="00090E64">
        <w:rPr>
          <w:bCs/>
          <w:color w:val="000000" w:themeColor="text1"/>
          <w:lang w:val="en-GB"/>
        </w:rPr>
        <w:t xml:space="preserve"> </w:t>
      </w:r>
      <w:r w:rsidR="0069187E">
        <w:rPr>
          <w:bCs/>
          <w:color w:val="000000" w:themeColor="text1"/>
          <w:lang w:val="en-GB"/>
        </w:rPr>
        <w:t xml:space="preserve">and inclusion of parish-level SES </w:t>
      </w:r>
      <w:r w:rsidR="00090E64">
        <w:rPr>
          <w:bCs/>
          <w:color w:val="000000" w:themeColor="text1"/>
          <w:lang w:val="en-GB"/>
        </w:rPr>
        <w:t>(</w:t>
      </w:r>
      <w:proofErr w:type="spellStart"/>
      <w:r w:rsidR="00090E64">
        <w:rPr>
          <w:bCs/>
          <w:color w:val="000000" w:themeColor="text1"/>
          <w:lang w:val="en-GB"/>
        </w:rPr>
        <w:t>eFigure</w:t>
      </w:r>
      <w:proofErr w:type="spellEnd"/>
      <w:r w:rsidR="00090E64">
        <w:rPr>
          <w:bCs/>
          <w:color w:val="000000" w:themeColor="text1"/>
          <w:lang w:val="en-GB"/>
        </w:rPr>
        <w:t xml:space="preserve"> </w:t>
      </w:r>
      <w:r w:rsidR="00952ACA">
        <w:rPr>
          <w:bCs/>
          <w:color w:val="000000" w:themeColor="text1"/>
          <w:lang w:val="en-GB"/>
        </w:rPr>
        <w:t>1)</w:t>
      </w:r>
      <w:r w:rsidR="00090E64">
        <w:rPr>
          <w:bCs/>
          <w:color w:val="000000" w:themeColor="text1"/>
          <w:lang w:val="en-GB"/>
        </w:rPr>
        <w:t>.</w:t>
      </w:r>
      <w:r w:rsidR="00087168">
        <w:rPr>
          <w:bCs/>
          <w:color w:val="000000" w:themeColor="text1"/>
          <w:lang w:val="en-GB"/>
        </w:rPr>
        <w:t xml:space="preserve"> </w:t>
      </w:r>
      <w:r w:rsidR="00A4552D" w:rsidRPr="00A4552D">
        <w:rPr>
          <w:bCs/>
        </w:rPr>
        <w:t>A map of average concentration of included pollutants (NO</w:t>
      </w:r>
      <w:r w:rsidR="00A4552D" w:rsidRPr="00A4552D">
        <w:rPr>
          <w:bCs/>
          <w:vertAlign w:val="subscript"/>
        </w:rPr>
        <w:t>x</w:t>
      </w:r>
      <w:r w:rsidR="00A4552D" w:rsidRPr="00A4552D">
        <w:rPr>
          <w:bCs/>
        </w:rPr>
        <w:t xml:space="preserve">, EC, </w:t>
      </w:r>
      <w:r w:rsidR="00A4552D" w:rsidRPr="00A4552D">
        <w:rPr>
          <w:bCs/>
        </w:rPr>
        <w:lastRenderedPageBreak/>
        <w:t>PM</w:t>
      </w:r>
      <w:r w:rsidR="00A4552D" w:rsidRPr="00A4552D">
        <w:rPr>
          <w:bCs/>
          <w:vertAlign w:val="subscript"/>
        </w:rPr>
        <w:t>2.5</w:t>
      </w:r>
      <w:r w:rsidR="00A4552D" w:rsidRPr="00A4552D">
        <w:rPr>
          <w:bCs/>
        </w:rPr>
        <w:t>, CO, O</w:t>
      </w:r>
      <w:r w:rsidR="00A4552D" w:rsidRPr="00A4552D">
        <w:rPr>
          <w:bCs/>
          <w:vertAlign w:val="subscript"/>
        </w:rPr>
        <w:t>3</w:t>
      </w:r>
      <w:r w:rsidR="00A4552D" w:rsidRPr="00A4552D">
        <w:rPr>
          <w:bCs/>
        </w:rPr>
        <w:t xml:space="preserve">) across Denmark for a representative year (2000; middle of study period 1989-2013) is also available in </w:t>
      </w:r>
      <w:proofErr w:type="spellStart"/>
      <w:r w:rsidR="00A4552D" w:rsidRPr="00A4552D">
        <w:rPr>
          <w:bCs/>
        </w:rPr>
        <w:t>eFigure</w:t>
      </w:r>
      <w:proofErr w:type="spellEnd"/>
      <w:r w:rsidR="00A4552D" w:rsidRPr="00A4552D">
        <w:rPr>
          <w:bCs/>
        </w:rPr>
        <w:t xml:space="preserve"> 2.</w:t>
      </w:r>
    </w:p>
    <w:p w14:paraId="391423BD" w14:textId="77777777" w:rsidR="00AF0CB0" w:rsidRDefault="00AF0CB0" w:rsidP="004115DF">
      <w:pPr>
        <w:jc w:val="both"/>
        <w:rPr>
          <w:b/>
        </w:rPr>
      </w:pPr>
    </w:p>
    <w:p w14:paraId="60536B33" w14:textId="2158EDFF" w:rsidR="004B5359" w:rsidRPr="00BE40FA" w:rsidRDefault="00F255A6" w:rsidP="004115DF">
      <w:pPr>
        <w:jc w:val="both"/>
        <w:rPr>
          <w:b/>
        </w:rPr>
      </w:pPr>
      <w:r w:rsidRPr="00BE40FA">
        <w:rPr>
          <w:b/>
        </w:rPr>
        <w:t>Discussion</w:t>
      </w:r>
    </w:p>
    <w:p w14:paraId="41CC23FF" w14:textId="3D670799" w:rsidR="009A76D9" w:rsidRPr="00030F5C" w:rsidRDefault="004D19C8" w:rsidP="004115DF">
      <w:pPr>
        <w:jc w:val="both"/>
        <w:rPr>
          <w:bCs/>
        </w:rPr>
      </w:pPr>
      <w:r w:rsidRPr="004D19C8">
        <w:rPr>
          <w:bCs/>
        </w:rPr>
        <w: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t>
      </w:r>
      <w:r w:rsidRPr="00D9051D">
        <w:rPr>
          <w:bCs/>
          <w:vertAlign w:val="subscript"/>
        </w:rPr>
        <w:t>x</w:t>
      </w:r>
      <w:r w:rsidRPr="004D19C8">
        <w:rPr>
          <w:bCs/>
        </w:rPr>
        <w:t xml:space="preserve"> and CO were negative with credible intervals overlapping the null, and smaller in magnitude.</w:t>
      </w:r>
      <w:r w:rsidR="00030F5C">
        <w:rPr>
          <w:bCs/>
        </w:rPr>
        <w:t xml:space="preserve"> </w:t>
      </w:r>
      <w:r w:rsidR="0084383D" w:rsidRPr="0084383D">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843C80">
        <w:t xml:space="preserve">Overall conclusions for the association between EC and ALS diagnosis would have been similar from the single- or multi-pollutant models. The inconsistent associations for </w:t>
      </w:r>
      <w:r w:rsidR="00824EA2" w:rsidRPr="00843C80">
        <w:t>NO</w:t>
      </w:r>
      <w:r w:rsidR="00824EA2" w:rsidRPr="00824EA2">
        <w:rPr>
          <w:vertAlign w:val="subscript"/>
        </w:rPr>
        <w:t>x</w:t>
      </w:r>
      <w:r w:rsidR="00824EA2" w:rsidRPr="00843C80">
        <w:t xml:space="preserve"> </w:t>
      </w:r>
      <w:r w:rsidR="00843C80" w:rsidRPr="00843C80">
        <w: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r w:rsidR="00843C80">
        <w:rPr>
          <w:i/>
          <w:iCs/>
        </w:rPr>
        <w:t xml:space="preserve"> </w:t>
      </w:r>
      <w:r w:rsidR="003373E8">
        <w:rPr>
          <w:bCs/>
          <w:color w:val="000000" w:themeColor="text1"/>
        </w:rPr>
        <w:t>O</w:t>
      </w:r>
      <w:r w:rsidR="00FC4EDF">
        <w:rPr>
          <w:bCs/>
          <w:color w:val="000000" w:themeColor="text1"/>
        </w:rPr>
        <w:t xml:space="preserve">ur results indicate </w:t>
      </w:r>
      <w:r w:rsidR="00B8043A">
        <w:rPr>
          <w:bCs/>
          <w:color w:val="000000" w:themeColor="text1"/>
        </w:rPr>
        <w:t>that</w:t>
      </w:r>
      <w:r w:rsidR="00FC4EDF">
        <w:rPr>
          <w:bCs/>
          <w:color w:val="000000" w:themeColor="text1"/>
        </w:rPr>
        <w:t xml:space="preserve"> </w:t>
      </w:r>
      <w:r w:rsidR="009406F2">
        <w:rPr>
          <w:bCs/>
          <w:color w:val="000000" w:themeColor="text1"/>
        </w:rPr>
        <w:t>traffic-related pollutants</w:t>
      </w:r>
      <w:r w:rsidR="003373E8">
        <w:rPr>
          <w:bCs/>
          <w:color w:val="000000" w:themeColor="text1"/>
        </w:rPr>
        <w:t>, hazardous in many ways,</w:t>
      </w:r>
      <w:r w:rsidR="003373E8" w:rsidRPr="0001170D">
        <w:rPr>
          <w:bCs/>
          <w:color w:val="000000" w:themeColor="text1"/>
        </w:rPr>
        <w:fldChar w:fldCharType="begin"/>
      </w:r>
      <w:r w:rsidR="004B132D">
        <w:rPr>
          <w:bCs/>
          <w:color w:val="000000" w:themeColor="text1"/>
        </w:rPr>
        <w: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01170D">
        <w:rPr>
          <w:bCs/>
          <w:color w:val="000000" w:themeColor="text1"/>
        </w:rPr>
        <w:fldChar w:fldCharType="separate"/>
      </w:r>
      <w:r w:rsidR="00E52BA5" w:rsidRPr="00E52BA5">
        <w:rPr>
          <w:color w:val="000000"/>
          <w:vertAlign w:val="superscript"/>
        </w:rPr>
        <w:t>9–21,40–42</w:t>
      </w:r>
      <w:r w:rsidR="003373E8" w:rsidRPr="0001170D">
        <w:rPr>
          <w:bCs/>
          <w:color w:val="000000" w:themeColor="text1"/>
        </w:rPr>
        <w:fldChar w:fldCharType="end"/>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CD7BC8">
        <w:rPr>
          <w:bCs/>
          <w:color w:val="000000" w:themeColor="text1"/>
        </w:rPr>
        <w:t>EC</w:t>
      </w:r>
      <w:r w:rsidR="00A13231">
        <w:rPr>
          <w:bCs/>
          <w:color w:val="000000" w:themeColor="text1"/>
        </w:rPr>
        <w:t xml:space="preserve">,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B7543">
        <w:rPr>
          <w:bCs/>
          <w:color w:val="000000" w:themeColor="text1"/>
        </w:rPr>
        <w:t>,</w:t>
      </w:r>
      <w:r w:rsidR="006078C8">
        <w:rPr>
          <w:bCs/>
          <w:color w:val="000000" w:themeColor="text1"/>
        </w:rPr>
        <w:fldChar w:fldCharType="begin"/>
      </w:r>
      <w:r w:rsidR="004B132D">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Pr>
          <w:bCs/>
          <w:color w:val="000000" w:themeColor="text1"/>
        </w:rPr>
        <w:fldChar w:fldCharType="separate"/>
      </w:r>
      <w:r w:rsidR="00E52BA5" w:rsidRPr="00E52BA5">
        <w:rPr>
          <w:color w:val="000000"/>
          <w:vertAlign w:val="superscript"/>
        </w:rPr>
        <w:t>38</w:t>
      </w:r>
      <w:r w:rsidR="006078C8">
        <w:rPr>
          <w:bCs/>
          <w:color w:val="000000" w:themeColor="text1"/>
        </w:rPr>
        <w:fldChar w:fldCharType="end"/>
      </w:r>
      <w:r w:rsidR="006B7543">
        <w:rPr>
          <w:bCs/>
          <w:color w:val="000000" w:themeColor="text1"/>
        </w:rPr>
        <w:t xml:space="preserve"> </w:t>
      </w:r>
      <w:r w:rsidR="0059784B">
        <w:rPr>
          <w:bCs/>
          <w:color w:val="000000" w:themeColor="text1"/>
        </w:rPr>
        <w:t>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4B132D">
        <w:rPr>
          <w:bCs/>
          <w:color w:val="000000" w:themeColor="text1"/>
        </w:rPr>
        <w: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A72CAA" w:rsidRPr="00A72CAA">
        <w:rPr>
          <w:color w:val="000000"/>
          <w:vertAlign w:val="superscript"/>
        </w:rPr>
        <w:t>76</w:t>
      </w:r>
      <w:r w:rsidR="005C773E">
        <w:rPr>
          <w:bCs/>
          <w:color w:val="000000" w:themeColor="text1"/>
        </w:rPr>
        <w:fldChar w:fldCharType="end"/>
      </w:r>
      <w:r w:rsidR="009F2928">
        <w:rPr>
          <w:bCs/>
          <w:color w:val="000000" w:themeColor="text1"/>
        </w:rPr>
        <w:t xml:space="preserve"> </w:t>
      </w:r>
      <w:r w:rsidR="009F2928">
        <w:rPr>
          <w:bCs/>
          <w:color w:val="000000" w:themeColor="text1"/>
        </w:rPr>
        <w:lastRenderedPageBreak/>
        <w:t xml:space="preserve">Although we did not find an association with </w:t>
      </w:r>
      <w:r w:rsidR="005D2F94">
        <w:rPr>
          <w:bCs/>
          <w:color w:val="000000" w:themeColor="text1"/>
        </w:rPr>
        <w:t xml:space="preserve">non-EC </w:t>
      </w:r>
      <w:r w:rsidR="009F2928">
        <w:rPr>
          <w:bCs/>
          <w:color w:val="000000" w:themeColor="text1"/>
        </w:rPr>
        <w:t>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PM</w:t>
      </w:r>
      <w:r w:rsidR="009F2928" w:rsidRPr="005D504C">
        <w:rPr>
          <w:bCs/>
          <w:color w:val="000000" w:themeColor="text1"/>
          <w:vertAlign w:val="subscript"/>
        </w:rPr>
        <w:t>2.5</w:t>
      </w:r>
      <w:r w:rsidR="009F2928">
        <w:rPr>
          <w:bCs/>
          <w:color w:val="000000" w:themeColor="text1"/>
        </w:rPr>
        <w:t xml:space="preserve"> components</w:t>
      </w:r>
      <w:r w:rsidR="00AC6CDF">
        <w:rPr>
          <w:bCs/>
          <w:color w:val="000000" w:themeColor="text1"/>
        </w:rPr>
        <w:t xml:space="preserve"> </w:t>
      </w:r>
      <w:r w:rsidR="00B3549C">
        <w:rPr>
          <w:bCs/>
          <w:color w:val="000000" w:themeColor="text1"/>
        </w:rPr>
        <w:t>not accounted for by</w:t>
      </w:r>
      <w:r w:rsidR="00AC6CDF">
        <w:rPr>
          <w:bCs/>
          <w:color w:val="000000" w:themeColor="text1"/>
        </w:rPr>
        <w:t xml:space="preserve"> other pollutants in the analysis</w:t>
      </w:r>
      <w:r w:rsidR="009F2928">
        <w:rPr>
          <w:bCs/>
          <w:color w:val="000000" w:themeColor="text1"/>
        </w:rPr>
        <w:t>.</w:t>
      </w:r>
    </w:p>
    <w:p w14:paraId="11B37D76" w14:textId="77777777" w:rsidR="009958AF" w:rsidRDefault="009958AF" w:rsidP="004115DF">
      <w:pPr>
        <w:jc w:val="both"/>
        <w:rPr>
          <w:bCs/>
          <w:color w:val="000000" w:themeColor="text1"/>
        </w:rPr>
      </w:pPr>
    </w:p>
    <w:p w14:paraId="3F471DFB" w14:textId="673BC151" w:rsidR="00CC43CD" w:rsidRDefault="00983FD5" w:rsidP="004115DF">
      <w:pPr>
        <w:jc w:val="both"/>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592D9C">
        <w:rPr>
          <w:bCs/>
          <w:color w:val="000000" w:themeColor="text1"/>
        </w:rPr>
        <w:t xml:space="preserve"> and small combustion sources (such as wood stoves)</w:t>
      </w:r>
      <w:r w:rsidR="00A26422">
        <w:rPr>
          <w:bCs/>
          <w:color w:val="000000" w:themeColor="text1"/>
        </w:rPr>
        <w:t xml:space="preserve"> in European urban centers, where prevalence of diesel cars is high</w:t>
      </w:r>
      <w:r>
        <w:rPr>
          <w:bCs/>
          <w:color w:val="000000" w:themeColor="text1"/>
        </w:rPr>
        <w:fldChar w:fldCharType="begin"/>
      </w:r>
      <w:r w:rsidR="004B132D">
        <w:rPr>
          <w:bCs/>
          <w:color w:val="000000" w:themeColor="text1"/>
        </w:rPr>
        <w: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A72CAA" w:rsidRPr="00A72CAA">
        <w:rPr>
          <w:color w:val="000000"/>
          <w:vertAlign w:val="superscript"/>
        </w:rPr>
        <w:t>77</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0A1E17">
        <w:rPr>
          <w:bCs/>
          <w:color w:val="000000" w:themeColor="text1"/>
        </w:rPr>
        <w:t xml:space="preserve">In our </w:t>
      </w:r>
      <w:r w:rsidR="007210D1">
        <w:rPr>
          <w:bCs/>
          <w:color w:val="000000" w:themeColor="text1"/>
        </w:rPr>
        <w:t>previous study of ALS and occupation</w:t>
      </w:r>
      <w:r w:rsidR="00186B9D">
        <w:rPr>
          <w:bCs/>
          <w:color w:val="000000" w:themeColor="text1"/>
        </w:rPr>
        <w:t>al exposures</w:t>
      </w:r>
      <w:r w:rsidR="007210D1">
        <w:rPr>
          <w:bCs/>
          <w:color w:val="000000" w:themeColor="text1"/>
        </w:rPr>
        <w:t xml:space="preserve"> in Denmark </w:t>
      </w:r>
      <w:r w:rsidR="000A1E17">
        <w:rPr>
          <w:bCs/>
          <w:color w:val="000000" w:themeColor="text1"/>
        </w:rPr>
        <w:t xml:space="preserve">we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xml:space="preserve">, associated with exposure to diesel </w:t>
      </w:r>
      <w:r w:rsidR="002C62CE">
        <w:rPr>
          <w:bCs/>
          <w:color w:val="000000" w:themeColor="text1"/>
        </w:rPr>
        <w:t xml:space="preserve">engine </w:t>
      </w:r>
      <w:r w:rsidR="00E31F8A">
        <w:rPr>
          <w:bCs/>
          <w:color w:val="000000" w:themeColor="text1"/>
        </w:rPr>
        <w:t>exhausts</w:t>
      </w:r>
      <w:r w:rsidR="006A50F5">
        <w:rPr>
          <w:bCs/>
          <w:color w:val="000000" w:themeColor="text1"/>
        </w:rPr>
        <w:t xml:space="preserve">, </w:t>
      </w:r>
      <w:r w:rsidR="007210D1">
        <w:rPr>
          <w:bCs/>
          <w:color w:val="000000" w:themeColor="text1"/>
        </w:rPr>
        <w:t>were at higher relative risk than those in other employment</w:t>
      </w:r>
      <w:r w:rsidR="000A1E17">
        <w:rPr>
          <w:bCs/>
          <w:color w:val="000000" w:themeColor="text1"/>
        </w:rPr>
        <w:t>s</w:t>
      </w:r>
      <w:r w:rsidR="007210D1">
        <w:rPr>
          <w:bCs/>
          <w:color w:val="000000" w:themeColor="text1"/>
        </w:rPr>
        <w:t>.</w:t>
      </w:r>
      <w:r w:rsidR="004829C1">
        <w:rPr>
          <w:bCs/>
          <w:color w:val="000000" w:themeColor="text1"/>
        </w:rPr>
        <w:fldChar w:fldCharType="begin"/>
      </w:r>
      <w:r w:rsidR="004B132D">
        <w:rPr>
          <w:bCs/>
          <w:color w:val="000000" w:themeColor="text1"/>
        </w:rPr>
        <w: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Pr>
          <w:bCs/>
          <w:color w:val="000000" w:themeColor="text1"/>
        </w:rPr>
        <w:fldChar w:fldCharType="separate"/>
      </w:r>
      <w:r w:rsidR="00A72CAA" w:rsidRPr="00A72CAA">
        <w:rPr>
          <w:color w:val="000000"/>
          <w:vertAlign w:val="superscript"/>
        </w:rPr>
        <w:t>61</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4B132D">
        <w:rPr>
          <w:bCs/>
          <w:color w:val="000000" w:themeColor="text1"/>
        </w:rPr>
        <w: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A72CAA" w:rsidRPr="00A72CAA">
        <w:rPr>
          <w:color w:val="000000"/>
          <w:vertAlign w:val="superscript"/>
        </w:rPr>
        <w:t>78</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BF5447">
        <w:rPr>
          <w:bCs/>
          <w:color w:val="000000" w:themeColor="text1"/>
        </w:rPr>
        <w:t xml:space="preserve">exposur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4B132D">
        <w:rPr>
          <w:bCs/>
          <w:color w:val="000000" w:themeColor="text1"/>
        </w:rPr>
        <w: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A72CAA" w:rsidRPr="00A72CAA">
        <w:rPr>
          <w:color w:val="000000"/>
          <w:vertAlign w:val="superscript"/>
        </w:rPr>
        <w:t>79</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4B132D">
        <w:rPr>
          <w:bCs/>
          <w:color w:val="000000" w:themeColor="text1"/>
        </w:rPr>
        <w: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A72CAA" w:rsidRPr="00A72CAA">
        <w:rPr>
          <w:color w:val="000000"/>
          <w:vertAlign w:val="superscript"/>
        </w:rPr>
        <w:t>80</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4B132D">
        <w:rPr>
          <w:bCs/>
          <w:color w:val="000000" w:themeColor="text1"/>
        </w:rPr>
        <w: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A72CAA" w:rsidRPr="00A72CAA">
        <w:rPr>
          <w:color w:val="000000"/>
          <w:vertAlign w:val="superscript"/>
        </w:rPr>
        <w:t>80,81</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bCs/>
          <w:color w:val="000000" w:themeColor="text1"/>
        </w:rPr>
        <w:t>.</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4B132D">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E52BA5" w:rsidRPr="00E52BA5">
        <w:rPr>
          <w:color w:val="000000"/>
          <w:vertAlign w:val="superscript"/>
        </w:rPr>
        <w:t>30–34</w:t>
      </w:r>
      <w:r w:rsidR="00356B3E" w:rsidRPr="00BE40FA">
        <w:rPr>
          <w:color w:val="000000" w:themeColor="text1"/>
        </w:rPr>
        <w:fldChar w:fldCharType="end"/>
      </w:r>
      <w:r w:rsidR="00356B3E">
        <w:rPr>
          <w:bCs/>
          <w:color w:val="000000" w:themeColor="text1"/>
        </w:rPr>
        <w:t xml:space="preserve"> </w:t>
      </w:r>
    </w:p>
    <w:p w14:paraId="27196EF0" w14:textId="77777777" w:rsidR="00CC43CD" w:rsidRDefault="00CC43CD" w:rsidP="004115DF">
      <w:pPr>
        <w:jc w:val="both"/>
        <w:rPr>
          <w:bCs/>
          <w:color w:val="000000" w:themeColor="text1"/>
        </w:rPr>
      </w:pPr>
    </w:p>
    <w:p w14:paraId="76B5D94E" w14:textId="4EBB3818" w:rsidR="007210D1" w:rsidRPr="00742BC3" w:rsidRDefault="004E7AE3" w:rsidP="004115DF">
      <w:pPr>
        <w:jc w:val="both"/>
        <w:rPr>
          <w:bCs/>
          <w:i/>
          <w:iCs/>
        </w:rPr>
      </w:pPr>
      <w:r>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Pr>
          <w:bCs/>
          <w:color w:val="000000" w:themeColor="text1"/>
        </w:rPr>
        <w:fldChar w:fldCharType="begin"/>
      </w:r>
      <w:r w:rsidR="004B132D">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Pr>
          <w:bCs/>
          <w:color w:val="000000" w:themeColor="text1"/>
        </w:rPr>
        <w:fldChar w:fldCharType="separate"/>
      </w:r>
      <w:r w:rsidR="00E52BA5" w:rsidRPr="00E52BA5">
        <w:rPr>
          <w:color w:val="000000"/>
          <w:vertAlign w:val="superscript"/>
        </w:rPr>
        <w:t>38</w:t>
      </w:r>
      <w:r>
        <w:rPr>
          <w:bCs/>
          <w:color w:val="000000" w:themeColor="text1"/>
        </w:rPr>
        <w:fldChar w:fldCharType="end"/>
      </w:r>
      <w:r>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which is expected given that they are both combustion products commonly associated with emissions in urban environments</w:t>
      </w:r>
      <w:r w:rsidR="0083222E">
        <w:rPr>
          <w:bCs/>
          <w:color w:val="000000" w:themeColor="text1"/>
        </w:rPr>
        <w:t>.</w:t>
      </w:r>
      <w:r w:rsidR="005665AE">
        <w:rPr>
          <w:bCs/>
          <w:color w:val="000000" w:themeColor="text1"/>
        </w:rPr>
        <w:t xml:space="preserve"> </w:t>
      </w:r>
      <w:r w:rsidR="00742BC3" w:rsidRPr="00742BC3">
        <w:rPr>
          <w:bC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w:t>
      </w:r>
      <w:r w:rsidR="00742BC3" w:rsidRPr="00742BC3">
        <w:rPr>
          <w:bCs/>
        </w:rPr>
        <w:lastRenderedPageBreak/>
        <w:t>may add to the ongoing cellular or molecular process of the disease, to the point where the body can no longer compensate and subsequently enters the clinical phase.</w:t>
      </w:r>
      <w:r w:rsidR="00742BC3" w:rsidRPr="00742BC3">
        <w:rPr>
          <w:bCs/>
        </w:rPr>
        <w:fldChar w:fldCharType="begin"/>
      </w:r>
      <w:r w:rsidR="00CA4500">
        <w:rPr>
          <w:bC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742BC3">
        <w:rPr>
          <w:bCs/>
        </w:rPr>
        <w:fldChar w:fldCharType="separate"/>
      </w:r>
      <w:r w:rsidR="00742BC3" w:rsidRPr="00742BC3">
        <w:rPr>
          <w:bCs/>
          <w:vertAlign w:val="superscript"/>
        </w:rPr>
        <w:t>82–84</w:t>
      </w:r>
      <w:r w:rsidR="00742BC3" w:rsidRPr="00742BC3">
        <w:rPr>
          <w:bCs/>
        </w:rPr>
        <w:fldChar w:fldCharType="end"/>
      </w:r>
      <w:r w:rsidR="00742BC3">
        <w:rPr>
          <w:bCs/>
          <w:i/>
          <w:iCs/>
        </w:rPr>
        <w:t xml:space="preserve"> </w:t>
      </w:r>
      <w:r w:rsidR="00A23C64" w:rsidRPr="00A23C64">
        <w:rPr>
          <w:bCs/>
          <w:color w:val="000000" w:themeColor="text1"/>
        </w:rPr>
        <w:t>We do not expect that these results are attributed to reverse causation, as we have lagged these 1-year exposures by one year already prior to diagnosis</w:t>
      </w:r>
      <w:r w:rsidR="00197D47">
        <w:rPr>
          <w:bCs/>
          <w:color w:val="000000" w:themeColor="text1"/>
        </w:rPr>
        <w:t xml:space="preserve">, and there </w:t>
      </w:r>
      <w:r w:rsidR="00D57E90">
        <w:rPr>
          <w:bCs/>
          <w:color w:val="000000" w:themeColor="text1"/>
        </w:rPr>
        <w:t xml:space="preserve">was </w:t>
      </w:r>
      <w:r w:rsidR="00197D47">
        <w:rPr>
          <w:bCs/>
          <w:color w:val="000000" w:themeColor="text1"/>
        </w:rPr>
        <w:t>likely little substantial residential movement in the year before ALS diagnosis</w:t>
      </w:r>
      <w:r w:rsidR="0003176B">
        <w:rPr>
          <w:bCs/>
          <w:color w:val="000000" w:themeColor="text1"/>
        </w:rPr>
        <w:t>.</w:t>
      </w:r>
      <w:r w:rsidR="00197D47">
        <w:rPr>
          <w:bCs/>
          <w:color w:val="000000" w:themeColor="text1"/>
        </w:rPr>
        <w:fldChar w:fldCharType="begin"/>
      </w:r>
      <w:r w:rsidR="00DC1374">
        <w:rPr>
          <w:bCs/>
          <w:color w:val="000000" w:themeColor="text1"/>
        </w:rPr>
        <w: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Pr>
          <w:bCs/>
          <w:color w:val="000000" w:themeColor="text1"/>
        </w:rPr>
        <w:fldChar w:fldCharType="separate"/>
      </w:r>
      <w:r w:rsidR="004F60E6" w:rsidRPr="004F60E6">
        <w:rPr>
          <w:color w:val="000000"/>
          <w:vertAlign w:val="superscript"/>
        </w:rPr>
        <w:t>85</w:t>
      </w:r>
      <w:r w:rsidR="00197D47">
        <w:rPr>
          <w:bCs/>
          <w:color w:val="000000" w:themeColor="text1"/>
        </w:rPr>
        <w:fldChar w:fldCharType="end"/>
      </w:r>
      <w:r w:rsidR="008C431E">
        <w:rPr>
          <w:bCs/>
          <w:color w:val="000000" w:themeColor="text1"/>
        </w:rPr>
        <w:t xml:space="preserve"> </w:t>
      </w:r>
      <w:r w:rsidR="007474EF" w:rsidRPr="007474EF">
        <w:rPr>
          <w:bCs/>
        </w:rPr>
        <w:t>We do not expect that calendar time was a potential source of confounding, as the controls were matched on age and year of birth.</w:t>
      </w:r>
      <w:r w:rsidR="007474EF">
        <w:rPr>
          <w:bCs/>
          <w:i/>
          <w:iCs/>
        </w:rPr>
        <w:t xml:space="preserve"> </w:t>
      </w:r>
      <w:r w:rsidR="008C431E">
        <w:rPr>
          <w:bCs/>
          <w:color w:val="000000" w:themeColor="text1"/>
        </w:rPr>
        <w:t>The null joint association</w:t>
      </w:r>
      <w:r w:rsidR="00266AF4">
        <w:rPr>
          <w:bCs/>
          <w:color w:val="000000" w:themeColor="text1"/>
        </w:rPr>
        <w:t>, combined with the largest associations from traffic-related pollutant in all models found with EC</w:t>
      </w:r>
      <w:r w:rsidR="00F14E62">
        <w:rPr>
          <w:bCs/>
          <w:color w:val="000000" w:themeColor="text1"/>
        </w:rPr>
        <w:t xml:space="preserve">, </w:t>
      </w:r>
      <w:r w:rsidR="00F037E1">
        <w:rPr>
          <w:bCs/>
          <w:color w:val="000000" w:themeColor="text1"/>
        </w:rPr>
        <w:t>further indicates that EC may be driving the association of air pollution with ALS</w:t>
      </w:r>
      <w:r w:rsidR="000536A0">
        <w:rPr>
          <w:bCs/>
          <w:color w:val="000000" w:themeColor="text1"/>
        </w:rPr>
        <w:t>, though further analysis will be necessary to confirm this</w:t>
      </w:r>
      <w:r w:rsidR="00B703ED">
        <w:rPr>
          <w:bCs/>
          <w:color w:val="000000" w:themeColor="text1"/>
        </w:rPr>
        <w:t>.</w:t>
      </w:r>
    </w:p>
    <w:p w14:paraId="039757DA" w14:textId="395E6EC3" w:rsidR="00890B87" w:rsidRPr="00AC757D" w:rsidRDefault="00890B87" w:rsidP="004115DF">
      <w:pPr>
        <w:jc w:val="both"/>
        <w:rPr>
          <w:bCs/>
          <w:color w:val="000000" w:themeColor="text1"/>
        </w:rPr>
      </w:pPr>
    </w:p>
    <w:p w14:paraId="672915A3" w14:textId="3B43E0A3" w:rsidR="004679EB" w:rsidRPr="008802EC" w:rsidRDefault="00261E5A" w:rsidP="004115DF">
      <w:pPr>
        <w:jc w:val="both"/>
        <w:rPr>
          <w:bCs/>
          <w:i/>
          <w:iCs/>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w:t>
      </w:r>
      <w:r w:rsidR="000A1E17">
        <w:rPr>
          <w:bCs/>
          <w:color w:val="000000" w:themeColor="text1"/>
        </w:rPr>
        <w:t>patient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 xml:space="preserve">strength of our study is that </w:t>
      </w:r>
      <w:r w:rsidR="008A663D">
        <w:rPr>
          <w:bCs/>
          <w:color w:val="000000" w:themeColor="text1"/>
        </w:rPr>
        <w:t xml:space="preserve">we </w:t>
      </w:r>
      <w:r w:rsidR="00084667">
        <w:rPr>
          <w:bCs/>
          <w:color w:val="000000" w:themeColor="text1"/>
        </w:rPr>
        <w:t>leverag</w:t>
      </w:r>
      <w:r w:rsidR="008A663D">
        <w:rPr>
          <w:bCs/>
          <w:color w:val="000000" w:themeColor="text1"/>
        </w:rPr>
        <w:t>ed</w:t>
      </w:r>
      <w:r w:rsidR="00084667">
        <w:rPr>
          <w:bCs/>
          <w:color w:val="000000" w:themeColor="text1"/>
        </w:rPr>
        <w:t xml:space="preserve"> highly correlated traffic pollutants and Bayesian hierarchical modeling </w:t>
      </w:r>
      <w:r w:rsidR="008A663D">
        <w:rPr>
          <w:bCs/>
          <w:color w:val="000000" w:themeColor="text1"/>
        </w:rPr>
        <w:t xml:space="preserve">and </w:t>
      </w:r>
      <w:r w:rsidR="00084667">
        <w:rPr>
          <w:bCs/>
          <w:color w:val="000000" w:themeColor="text1"/>
        </w:rPr>
        <w:t>were able to estimate independent and joint traffic-related pollutant associations, as well as an overall traffic estimat</w:t>
      </w:r>
      <w:r w:rsidR="00DA1AB3">
        <w:rPr>
          <w:bCs/>
          <w:color w:val="000000" w:themeColor="text1"/>
        </w:rPr>
        <w:t>e. A</w:t>
      </w:r>
      <w:r w:rsidR="00F21B2D">
        <w:rPr>
          <w:bCs/>
          <w:color w:val="000000" w:themeColor="text1"/>
        </w:rPr>
        <w:t xml:space="preserve">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29116F">
        <w:rPr>
          <w:bCs/>
          <w:color w:val="000000" w:themeColor="text1"/>
        </w:rPr>
        <w:t>; age, sex, year of birth, vital status</w:t>
      </w:r>
      <w:r w:rsidR="00E50EC1">
        <w:rPr>
          <w:bCs/>
          <w:color w:val="000000" w:themeColor="text1"/>
        </w:rPr>
        <w:t>)</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SES,</w:t>
      </w:r>
      <w:r w:rsidR="00084102">
        <w:rPr>
          <w:bCs/>
          <w:color w:val="000000" w:themeColor="text1"/>
        </w:rPr>
        <w:t xml:space="preserve"> civil status, </w:t>
      </w:r>
      <w:r w:rsidR="00B90716">
        <w:rPr>
          <w:bCs/>
          <w:color w:val="000000" w:themeColor="text1"/>
        </w:rPr>
        <w:t xml:space="preserve">residence, </w:t>
      </w:r>
      <w:r w:rsidR="00084102">
        <w:rPr>
          <w:bCs/>
          <w:color w:val="000000" w:themeColor="text1"/>
        </w:rPr>
        <w:t>place of birth</w:t>
      </w:r>
      <w:r w:rsidR="00C77F23">
        <w:rPr>
          <w:bCs/>
          <w:color w:val="000000" w:themeColor="text1"/>
        </w:rPr>
        <w:t>), we cannot rule out residual confounding</w:t>
      </w:r>
      <w:r w:rsidR="002C173D">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 xml:space="preserve">is </w:t>
      </w:r>
      <w:r w:rsidR="00761009" w:rsidRPr="0064383E">
        <w:rPr>
          <w:bCs/>
          <w:color w:val="000000" w:themeColor="text1"/>
        </w:rPr>
        <w:t>inevitable</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 xml:space="preserve">with ALS diagnosis, and therefore </w:t>
      </w:r>
      <w:r w:rsidR="00A57C05">
        <w:rPr>
          <w:bCs/>
          <w:color w:val="000000" w:themeColor="text1"/>
        </w:rPr>
        <w:t xml:space="preserve">any bias </w:t>
      </w:r>
      <w:r w:rsidR="0026685D">
        <w:rPr>
          <w:bCs/>
          <w:color w:val="000000" w:themeColor="text1"/>
        </w:rPr>
        <w:t>woul</w:t>
      </w:r>
      <w:r w:rsidR="00B32D7A">
        <w:rPr>
          <w:bCs/>
          <w:color w:val="000000" w:themeColor="text1"/>
        </w:rPr>
        <w:t>d</w:t>
      </w:r>
      <w:r w:rsidR="0026685D">
        <w:rPr>
          <w:bCs/>
          <w:color w:val="000000" w:themeColor="text1"/>
        </w:rPr>
        <w:t xml:space="preserve"> </w:t>
      </w:r>
      <w:r w:rsidR="00A57C05">
        <w:rPr>
          <w:bCs/>
          <w:color w:val="000000" w:themeColor="text1"/>
        </w:rPr>
        <w:t xml:space="preserve">be </w:t>
      </w:r>
      <w:r w:rsidR="00C35CDE">
        <w:rPr>
          <w:bCs/>
          <w:color w:val="000000" w:themeColor="text1"/>
        </w:rPr>
        <w:t>towards null.</w:t>
      </w:r>
      <w:r w:rsidR="000451FE">
        <w:rPr>
          <w:bCs/>
          <w:color w:val="000000" w:themeColor="text1"/>
        </w:rPr>
        <w:fldChar w:fldCharType="begin"/>
      </w:r>
      <w:r w:rsidR="004B132D">
        <w:rPr>
          <w:bCs/>
          <w:color w:val="000000" w:themeColor="text1"/>
        </w:rPr>
        <w: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4F60E6" w:rsidRPr="004F60E6">
        <w:rPr>
          <w:color w:val="000000"/>
          <w:vertAlign w:val="superscript"/>
        </w:rPr>
        <w:t>86</w:t>
      </w:r>
      <w:r w:rsidR="000451FE">
        <w:rPr>
          <w:bCs/>
          <w:color w:val="000000" w:themeColor="text1"/>
        </w:rPr>
        <w:fldChar w:fldCharType="end"/>
      </w:r>
      <w:r w:rsidR="00F84ADA">
        <w:rPr>
          <w:bCs/>
          <w:color w:val="000000" w:themeColor="text1"/>
        </w:rPr>
        <w:t xml:space="preserve"> </w:t>
      </w:r>
      <w:r w:rsidR="002F531C" w:rsidRPr="002F531C">
        <w:rPr>
          <w:bCs/>
        </w:rPr>
        <w:t>While a previous study found that ALS ascertainment from the Danish National Patient Register was highly reliable,</w:t>
      </w:r>
      <w:r w:rsidR="002F531C" w:rsidRPr="002F531C">
        <w:rPr>
          <w:bCs/>
        </w:rPr>
        <w:fldChar w:fldCharType="begin"/>
      </w:r>
      <w:r w:rsidR="00CA4500">
        <w:rPr>
          <w:bC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2F531C">
        <w:rPr>
          <w:bCs/>
        </w:rPr>
        <w:fldChar w:fldCharType="separate"/>
      </w:r>
      <w:r w:rsidR="002F531C" w:rsidRPr="002F531C">
        <w:rPr>
          <w:bCs/>
          <w:vertAlign w:val="superscript"/>
        </w:rPr>
        <w:t>48</w:t>
      </w:r>
      <w:r w:rsidR="002F531C" w:rsidRPr="002F531C">
        <w:rPr>
          <w:bCs/>
        </w:rPr>
        <w:fldChar w:fldCharType="end"/>
      </w:r>
      <w:r w:rsidR="002F531C" w:rsidRPr="002F531C">
        <w:rPr>
          <w:bCs/>
        </w:rPr>
        <w:t xml:space="preserve"> outcome misclassification cannot be ruled out,</w:t>
      </w:r>
      <w:r w:rsidR="002F531C" w:rsidRPr="005D3672">
        <w:rPr>
          <w:bCs/>
          <w:i/>
          <w:iCs/>
        </w:rPr>
        <w:t xml:space="preserve"> </w:t>
      </w:r>
      <w:r w:rsidR="009B532C">
        <w:rPr>
          <w:bCs/>
          <w:color w:val="000000" w:themeColor="text1"/>
        </w:rPr>
        <w:t xml:space="preserve">nor can the possibility that date of diagnosis and symptom onset were </w:t>
      </w:r>
      <w:r w:rsidR="002A09B9">
        <w:rPr>
          <w:bCs/>
          <w:color w:val="000000" w:themeColor="text1"/>
        </w:rPr>
        <w:t>irregularly</w:t>
      </w:r>
      <w:r w:rsidR="005D2FDD">
        <w:rPr>
          <w:bCs/>
          <w:color w:val="000000" w:themeColor="text1"/>
        </w:rPr>
        <w:t xml:space="preserve"> aligned</w:t>
      </w:r>
      <w:r w:rsidR="00F84ADA">
        <w:rPr>
          <w:bCs/>
          <w:color w:val="000000" w:themeColor="text1"/>
        </w:rPr>
        <w:t>.</w:t>
      </w:r>
      <w:r w:rsidR="00AA2845">
        <w:rPr>
          <w:bCs/>
          <w:color w:val="000000" w:themeColor="text1"/>
        </w:rPr>
        <w:t xml:space="preserve"> </w:t>
      </w:r>
      <w:r w:rsidR="008802EC" w:rsidRPr="008802EC">
        <w:rPr>
          <w:bCs/>
        </w:rPr>
        <w:t xml:space="preserve">While our analysis adjusted for marital status and household SES, many couples in Denmark cohabitate. This would </w:t>
      </w:r>
      <w:r w:rsidR="008802EC" w:rsidRPr="008802EC">
        <w:rPr>
          <w:bCs/>
        </w:rPr>
        <w:lastRenderedPageBreak/>
        <w:t>not be captured by our analysis, and ALS diagnosis in relation to cohabitation status should be further investigated.</w:t>
      </w:r>
      <w:r w:rsidR="008802EC" w:rsidRPr="008802EC">
        <w:rPr>
          <w:bCs/>
        </w:rPr>
        <w:fldChar w:fldCharType="begin"/>
      </w:r>
      <w:r w:rsidR="00CA4500">
        <w:rPr>
          <w:bC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8802EC">
        <w:rPr>
          <w:bCs/>
        </w:rPr>
        <w:fldChar w:fldCharType="separate"/>
      </w:r>
      <w:r w:rsidR="008802EC" w:rsidRPr="008802EC">
        <w:rPr>
          <w:bCs/>
          <w:vertAlign w:val="superscript"/>
        </w:rPr>
        <w:t>87</w:t>
      </w:r>
      <w:r w:rsidR="008802EC" w:rsidRPr="008802EC">
        <w:rPr>
          <w:bCs/>
        </w:rPr>
        <w:fldChar w:fldCharType="end"/>
      </w:r>
    </w:p>
    <w:p w14:paraId="5FFCDC77" w14:textId="77777777" w:rsidR="00CF2FBA" w:rsidRPr="00CF2FBA" w:rsidRDefault="00CF2FBA" w:rsidP="004115DF">
      <w:pPr>
        <w:jc w:val="both"/>
        <w:rPr>
          <w:color w:val="000000" w:themeColor="text1"/>
        </w:rPr>
      </w:pPr>
    </w:p>
    <w:p w14:paraId="7B27D1CC" w14:textId="53B3C4E9" w:rsidR="00D06668" w:rsidRPr="00E8619A" w:rsidRDefault="00A66DD1" w:rsidP="004115DF">
      <w:pPr>
        <w:jc w:val="both"/>
        <w:rPr>
          <w:i/>
          <w:iCs/>
        </w:rPr>
      </w:pPr>
      <w:r w:rsidRPr="00F86173">
        <w:rPr>
          <w:color w:val="000000" w:themeColor="text1"/>
        </w:rPr>
        <w:t xml:space="preserve">Future research </w:t>
      </w:r>
      <w:r w:rsidR="00E93B65">
        <w:rPr>
          <w:color w:val="000000" w:themeColor="text1"/>
        </w:rPr>
        <w:t>might</w:t>
      </w:r>
      <w:r w:rsidR="00F86173">
        <w:rPr>
          <w:color w:val="000000" w:themeColor="text1"/>
        </w:rPr>
        <w:t xml:space="preserve">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w:t>
      </w:r>
      <w:r w:rsidR="00742BC3" w:rsidRPr="00742BC3">
        <w:t>Other mixture model methods, such as Bayesian Kernel Machine Regression (BKMR)</w:t>
      </w:r>
      <w:r w:rsidR="00742BC3" w:rsidRPr="00742BC3">
        <w:fldChar w:fldCharType="begin"/>
      </w:r>
      <w:r w:rsidR="00CA4500">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742BC3">
        <w:fldChar w:fldCharType="separate"/>
      </w:r>
      <w:r w:rsidR="00742BC3" w:rsidRPr="00742BC3">
        <w:rPr>
          <w:vertAlign w:val="superscript"/>
        </w:rPr>
        <w:t>88</w:t>
      </w:r>
      <w:r w:rsidR="00742BC3" w:rsidRPr="00742BC3">
        <w:fldChar w:fldCharType="end"/>
      </w:r>
      <w:r w:rsidR="00742BC3" w:rsidRPr="00742BC3">
        <w:t xml:space="preserve"> might be useful in further exploring the robustness of joint associations in a different framework, though </w:t>
      </w:r>
      <w:r w:rsidR="00A062C7">
        <w:t>BKMR was not</w:t>
      </w:r>
      <w:r w:rsidR="00742BC3" w:rsidRPr="00742BC3">
        <w:t xml:space="preserve"> appropriate for </w:t>
      </w:r>
      <w:r w:rsidR="00B87335">
        <w:t xml:space="preserve">our </w:t>
      </w:r>
      <w:r w:rsidR="00742BC3" w:rsidRPr="00742BC3">
        <w:t xml:space="preserve">particular research question, </w:t>
      </w:r>
      <w:r w:rsidR="00015CE0">
        <w:t>since</w:t>
      </w:r>
      <w:r w:rsidR="00742BC3" w:rsidRPr="00742BC3">
        <w:t xml:space="preserve"> BKMR is not </w:t>
      </w:r>
      <w:r w:rsidR="00125825">
        <w:t xml:space="preserve">currently </w:t>
      </w:r>
      <w:r w:rsidR="00742BC3" w:rsidRPr="00742BC3">
        <w:t>appropriate for case-control studies.</w:t>
      </w:r>
      <w:r w:rsidR="00742BC3">
        <w:rPr>
          <w:i/>
          <w:iCs/>
        </w:rPr>
        <w:t xml:space="preserve"> </w:t>
      </w:r>
      <w:r w:rsidR="00C63846">
        <w:rPr>
          <w:color w:val="000000" w:themeColor="text1"/>
        </w:rPr>
        <w:t>The timing of exposure</w:t>
      </w:r>
      <w:r w:rsidR="00810948">
        <w:rPr>
          <w:color w:val="000000" w:themeColor="text1"/>
        </w:rPr>
        <w:t xml:space="preserve"> </w:t>
      </w:r>
      <w:r w:rsidR="00C63846">
        <w:rPr>
          <w:color w:val="000000" w:themeColor="text1"/>
        </w:rPr>
        <w:t xml:space="preserve">will also be an important </w:t>
      </w:r>
      <w:r w:rsidR="00DD0141">
        <w:rPr>
          <w:color w:val="000000" w:themeColor="text1"/>
        </w:rPr>
        <w:t>study route</w:t>
      </w:r>
      <w:r w:rsidR="00C63846">
        <w:rPr>
          <w:color w:val="000000" w:themeColor="text1"/>
        </w:rPr>
        <w:t xml:space="preserve">. </w:t>
      </w:r>
      <w:r w:rsidR="000F7290">
        <w:rPr>
          <w:color w:val="000000" w:themeColor="text1"/>
        </w:rPr>
        <w:t>ALS is projected to increase in prevalence over the next few decades all over the world</w:t>
      </w:r>
      <w:r w:rsidR="00AA66DE">
        <w:rPr>
          <w:color w:val="000000" w:themeColor="text1"/>
        </w:rPr>
        <w:t>.</w:t>
      </w:r>
      <w:r w:rsidR="00AA66DE" w:rsidRPr="00BE40FA">
        <w:rPr>
          <w:color w:val="000000" w:themeColor="text1"/>
        </w:rPr>
        <w:fldChar w:fldCharType="begin"/>
      </w:r>
      <w:r w:rsidR="004B132D">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BE40FA">
        <w:rPr>
          <w:color w:val="000000" w:themeColor="text1"/>
        </w:rPr>
        <w:fldChar w:fldCharType="separate"/>
      </w:r>
      <w:r w:rsidR="00E52BA5" w:rsidRPr="00E52BA5">
        <w:rPr>
          <w:color w:val="000000"/>
          <w:vertAlign w:val="superscript"/>
        </w:rPr>
        <w:t>4</w:t>
      </w:r>
      <w:r w:rsidR="00AA66DE" w:rsidRPr="00BE40FA">
        <w:rPr>
          <w:color w:val="000000" w:themeColor="text1"/>
        </w:rPr>
        <w:fldChar w:fldCharType="end"/>
      </w:r>
      <w:r w:rsidR="000F7290">
        <w:rPr>
          <w:color w:val="000000" w:themeColor="text1"/>
        </w:rPr>
        <w:t xml:space="preserve"> </w:t>
      </w:r>
      <w:r w:rsidR="00AA66DE">
        <w:rPr>
          <w:color w:val="000000" w:themeColor="text1"/>
        </w:rPr>
        <w:t>U</w:t>
      </w:r>
      <w:r w:rsidR="0001625D">
        <w:rPr>
          <w:color w:val="000000" w:themeColor="text1"/>
        </w:rPr>
        <w:t xml:space="preserve">nderstanding </w:t>
      </w:r>
      <w:r w:rsidR="00AA66DE">
        <w:rPr>
          <w:color w:val="000000" w:themeColor="text1"/>
        </w:rPr>
        <w:t>ALS</w:t>
      </w:r>
      <w:r w:rsidR="0001625D">
        <w:rPr>
          <w:color w:val="000000" w:themeColor="text1"/>
        </w:rPr>
        <w:t xml:space="preserve"> pathogenesis </w:t>
      </w:r>
      <w:r w:rsidR="00546D14">
        <w:rPr>
          <w:color w:val="000000" w:themeColor="text1"/>
        </w:rPr>
        <w:t xml:space="preserve">and identifying modifiable risk factors </w:t>
      </w:r>
      <w:r w:rsidR="0001625D">
        <w:rPr>
          <w:color w:val="000000" w:themeColor="text1"/>
        </w:rPr>
        <w:t xml:space="preserve">is critical for preventive </w:t>
      </w:r>
      <w:r w:rsidR="00E700AD">
        <w:rPr>
          <w:color w:val="000000" w:themeColor="text1"/>
        </w:rPr>
        <w:t>action</w:t>
      </w:r>
      <w:r w:rsidR="00464CA7">
        <w:rPr>
          <w:color w:val="000000" w:themeColor="text1"/>
        </w:rPr>
        <w:t>.</w:t>
      </w:r>
      <w:r w:rsidR="00D06668">
        <w:rPr>
          <w:b/>
          <w:color w:val="000000" w:themeColor="text1"/>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0A04D37D" w14:textId="77777777" w:rsidR="00DC1374" w:rsidRPr="00DC1374" w:rsidRDefault="00EA34DC" w:rsidP="00DC1374">
      <w:pPr>
        <w:pStyle w:val="Bibliography"/>
      </w:pPr>
      <w:r>
        <w:t xml:space="preserve"> </w:t>
      </w:r>
      <w:r w:rsidRPr="00E31758">
        <w:fldChar w:fldCharType="begin"/>
      </w:r>
      <w:r w:rsidR="00DC1374">
        <w:instrText xml:space="preserve"> ADDIN ZOTERO_BIBL {"uncited":[],"omitted":[],"custom":[]} CSL_BIBLIOGRAPHY </w:instrText>
      </w:r>
      <w:r w:rsidRPr="00E31758">
        <w:fldChar w:fldCharType="separate"/>
      </w:r>
      <w:r w:rsidR="00DC1374" w:rsidRPr="00DC1374">
        <w:t xml:space="preserve">1. </w:t>
      </w:r>
      <w:r w:rsidR="00DC1374" w:rsidRPr="00DC1374">
        <w:tab/>
        <w:t xml:space="preserve">Rowland LP, </w:t>
      </w:r>
      <w:proofErr w:type="spellStart"/>
      <w:r w:rsidR="00DC1374" w:rsidRPr="00DC1374">
        <w:t>Shneider</w:t>
      </w:r>
      <w:proofErr w:type="spellEnd"/>
      <w:r w:rsidR="00DC1374" w:rsidRPr="00DC1374">
        <w:t xml:space="preserve"> NA. Amyotrophic lateral sclerosis. </w:t>
      </w:r>
      <w:r w:rsidR="00DC1374" w:rsidRPr="00DC1374">
        <w:rPr>
          <w:i/>
          <w:iCs/>
        </w:rPr>
        <w:t>New England Journal of Medicine</w:t>
      </w:r>
      <w:r w:rsidR="00DC1374" w:rsidRPr="00DC1374">
        <w:t>. 2001;344(22):1688-1700.</w:t>
      </w:r>
    </w:p>
    <w:p w14:paraId="763217D5" w14:textId="77777777" w:rsidR="00DC1374" w:rsidRPr="00DC1374" w:rsidRDefault="00DC1374" w:rsidP="00DC1374">
      <w:pPr>
        <w:pStyle w:val="Bibliography"/>
      </w:pPr>
      <w:r w:rsidRPr="00DC1374">
        <w:t xml:space="preserve">2. </w:t>
      </w:r>
      <w:r w:rsidRPr="00DC1374">
        <w:tab/>
      </w:r>
      <w:proofErr w:type="spellStart"/>
      <w:r w:rsidRPr="00DC1374">
        <w:t>Chio</w:t>
      </w:r>
      <w:proofErr w:type="spellEnd"/>
      <w:r w:rsidRPr="00DC1374">
        <w:t xml:space="preserve"> A, </w:t>
      </w:r>
      <w:proofErr w:type="spellStart"/>
      <w:r w:rsidRPr="00DC1374">
        <w:t>Logroscino</w:t>
      </w:r>
      <w:proofErr w:type="spellEnd"/>
      <w:r w:rsidRPr="00DC1374">
        <w:t xml:space="preserve"> G, Hardiman O, et al. Prognostic factors in ALS: A critical review. </w:t>
      </w:r>
      <w:r w:rsidRPr="00DC1374">
        <w:rPr>
          <w:i/>
          <w:iCs/>
        </w:rPr>
        <w:t>Amyotrophic Lateral Sclerosis</w:t>
      </w:r>
      <w:r w:rsidRPr="00DC1374">
        <w:t>. 2009;10(5-6):310-323.</w:t>
      </w:r>
    </w:p>
    <w:p w14:paraId="7AC933C5" w14:textId="77777777" w:rsidR="00DC1374" w:rsidRPr="00DC1374" w:rsidRDefault="00DC1374" w:rsidP="00DC1374">
      <w:pPr>
        <w:pStyle w:val="Bibliography"/>
      </w:pPr>
      <w:r w:rsidRPr="00DC1374">
        <w:t xml:space="preserve">3. </w:t>
      </w:r>
      <w:r w:rsidRPr="00DC1374">
        <w:tab/>
        <w:t xml:space="preserve">Mitchell JD, </w:t>
      </w:r>
      <w:proofErr w:type="spellStart"/>
      <w:r w:rsidRPr="00DC1374">
        <w:t>Borasio</w:t>
      </w:r>
      <w:proofErr w:type="spellEnd"/>
      <w:r w:rsidRPr="00DC1374">
        <w:t xml:space="preserve"> GD. Amyotrophic lateral sclerosis. </w:t>
      </w:r>
      <w:r w:rsidRPr="00DC1374">
        <w:rPr>
          <w:i/>
          <w:iCs/>
        </w:rPr>
        <w:t>The Lancet</w:t>
      </w:r>
      <w:r w:rsidRPr="00DC1374">
        <w:t>. 2007;369(9578):2031-2041.</w:t>
      </w:r>
    </w:p>
    <w:p w14:paraId="13D41444" w14:textId="77777777" w:rsidR="00DC1374" w:rsidRPr="00DC1374" w:rsidRDefault="00DC1374" w:rsidP="00DC1374">
      <w:pPr>
        <w:pStyle w:val="Bibliography"/>
      </w:pPr>
      <w:r w:rsidRPr="00DC1374">
        <w:t xml:space="preserve">4. </w:t>
      </w:r>
      <w:r w:rsidRPr="00DC1374">
        <w:tab/>
        <w:t xml:space="preserve">Arthur KC, Calvo A, Price TR, Geiger JT, </w:t>
      </w:r>
      <w:proofErr w:type="spellStart"/>
      <w:r w:rsidRPr="00DC1374">
        <w:t>Chio</w:t>
      </w:r>
      <w:proofErr w:type="spellEnd"/>
      <w:r w:rsidRPr="00DC1374">
        <w:t xml:space="preserve"> A, Traynor BJ. Projected increase in amyotrophic lateral sclerosis from 2015 to 2040. </w:t>
      </w:r>
      <w:r w:rsidRPr="00DC1374">
        <w:rPr>
          <w:i/>
          <w:iCs/>
        </w:rPr>
        <w:t>Nature Communications</w:t>
      </w:r>
      <w:r w:rsidRPr="00DC1374">
        <w:t>. 2016;7(1):1-6.</w:t>
      </w:r>
    </w:p>
    <w:p w14:paraId="4A1A2661" w14:textId="77777777" w:rsidR="00DC1374" w:rsidRPr="00DC1374" w:rsidRDefault="00DC1374" w:rsidP="00DC1374">
      <w:pPr>
        <w:pStyle w:val="Bibliography"/>
      </w:pPr>
      <w:r w:rsidRPr="00DC1374">
        <w:t xml:space="preserve">5. </w:t>
      </w:r>
      <w:r w:rsidRPr="00DC1374">
        <w:tab/>
        <w:t xml:space="preserve">Al-Chalabi A, Hardiman O. The epidemiology of ALS: A conspiracy of genes, environment and time. </w:t>
      </w:r>
      <w:r w:rsidRPr="00DC1374">
        <w:rPr>
          <w:i/>
          <w:iCs/>
        </w:rPr>
        <w:t>Nature Reviews Neurology</w:t>
      </w:r>
      <w:r w:rsidRPr="00DC1374">
        <w:t>. 2013;9(11):617-628.</w:t>
      </w:r>
    </w:p>
    <w:p w14:paraId="683F417C" w14:textId="77777777" w:rsidR="00DC1374" w:rsidRPr="00DC1374" w:rsidRDefault="00DC1374" w:rsidP="00DC1374">
      <w:pPr>
        <w:pStyle w:val="Bibliography"/>
      </w:pPr>
      <w:r w:rsidRPr="00DC1374">
        <w:t xml:space="preserve">6. </w:t>
      </w:r>
      <w:r w:rsidRPr="00DC1374">
        <w:tab/>
        <w:t xml:space="preserve">Hardiman O, Al-Chalabi A, </w:t>
      </w:r>
      <w:proofErr w:type="spellStart"/>
      <w:r w:rsidRPr="00DC1374">
        <w:t>Chio</w:t>
      </w:r>
      <w:proofErr w:type="spellEnd"/>
      <w:r w:rsidRPr="00DC1374">
        <w:t xml:space="preserve"> A, et al. Amyotrophic lateral sclerosis. </w:t>
      </w:r>
      <w:r w:rsidRPr="00DC1374">
        <w:rPr>
          <w:i/>
          <w:iCs/>
        </w:rPr>
        <w:t>Nature reviews Disease primers</w:t>
      </w:r>
      <w:r w:rsidRPr="00DC1374">
        <w:t>. 2017;3(1):1-19.</w:t>
      </w:r>
    </w:p>
    <w:p w14:paraId="5DC0219D" w14:textId="77777777" w:rsidR="00DC1374" w:rsidRPr="00DC1374" w:rsidRDefault="00DC1374" w:rsidP="00DC1374">
      <w:pPr>
        <w:pStyle w:val="Bibliography"/>
      </w:pPr>
      <w:r w:rsidRPr="00DC1374">
        <w:t xml:space="preserve">7. </w:t>
      </w:r>
      <w:r w:rsidRPr="00DC1374">
        <w:tab/>
      </w:r>
      <w:proofErr w:type="spellStart"/>
      <w:r w:rsidRPr="00DC1374">
        <w:t>Oskarsson</w:t>
      </w:r>
      <w:proofErr w:type="spellEnd"/>
      <w:r w:rsidRPr="00DC1374">
        <w:t xml:space="preserve"> B, Horton DK, </w:t>
      </w:r>
      <w:proofErr w:type="spellStart"/>
      <w:r w:rsidRPr="00DC1374">
        <w:t>Mitsumoto</w:t>
      </w:r>
      <w:proofErr w:type="spellEnd"/>
      <w:r w:rsidRPr="00DC1374">
        <w:t xml:space="preserve"> H. Potential environmental factors in amyotrophic lateral sclerosis. </w:t>
      </w:r>
      <w:r w:rsidRPr="00DC1374">
        <w:rPr>
          <w:i/>
          <w:iCs/>
        </w:rPr>
        <w:t>Neurologic Clinics</w:t>
      </w:r>
      <w:r w:rsidRPr="00DC1374">
        <w:t>. 2015;33(4):877-888.</w:t>
      </w:r>
    </w:p>
    <w:p w14:paraId="2ED66FA2" w14:textId="77777777" w:rsidR="00DC1374" w:rsidRPr="00DC1374" w:rsidRDefault="00DC1374" w:rsidP="00DC1374">
      <w:pPr>
        <w:pStyle w:val="Bibliography"/>
      </w:pPr>
      <w:r w:rsidRPr="00DC1374">
        <w:t xml:space="preserve">8. </w:t>
      </w:r>
      <w:r w:rsidRPr="00DC1374">
        <w:tab/>
      </w:r>
      <w:proofErr w:type="spellStart"/>
      <w:r w:rsidRPr="00DC1374">
        <w:t>Longinetti</w:t>
      </w:r>
      <w:proofErr w:type="spellEnd"/>
      <w:r w:rsidRPr="00DC1374">
        <w:t xml:space="preserve"> E, Fang F. Epidemiology of amyotrophic lateral sclerosis: An update of recent literature. </w:t>
      </w:r>
      <w:r w:rsidRPr="00DC1374">
        <w:rPr>
          <w:i/>
          <w:iCs/>
        </w:rPr>
        <w:t>Current Opinion In Neurology</w:t>
      </w:r>
      <w:r w:rsidRPr="00DC1374">
        <w:t>. 2019;32(5):771.</w:t>
      </w:r>
    </w:p>
    <w:p w14:paraId="73856D65" w14:textId="77777777" w:rsidR="00DC1374" w:rsidRPr="00DC1374" w:rsidRDefault="00DC1374" w:rsidP="00DC1374">
      <w:pPr>
        <w:pStyle w:val="Bibliography"/>
      </w:pPr>
      <w:r w:rsidRPr="00DC1374">
        <w:t xml:space="preserve">9. </w:t>
      </w:r>
      <w:r w:rsidRPr="00DC1374">
        <w:tab/>
        <w:t xml:space="preserve">Dominici F, Peng RD, Bell ML, et al. Fine particulate air pollution and hospital admission for cardiovascular and respiratory diseases. </w:t>
      </w:r>
      <w:r w:rsidRPr="00DC1374">
        <w:rPr>
          <w:i/>
          <w:iCs/>
        </w:rPr>
        <w:t>JAMA</w:t>
      </w:r>
      <w:r w:rsidRPr="00DC1374">
        <w:t>. 2006;295(10):1127-1134.</w:t>
      </w:r>
    </w:p>
    <w:p w14:paraId="60C2A9D6" w14:textId="77777777" w:rsidR="00DC1374" w:rsidRPr="00DC1374" w:rsidRDefault="00DC1374" w:rsidP="00DC1374">
      <w:pPr>
        <w:pStyle w:val="Bibliography"/>
      </w:pPr>
      <w:r w:rsidRPr="00DC1374">
        <w:t xml:space="preserve">10. </w:t>
      </w:r>
      <w:r w:rsidRPr="00DC1374">
        <w:tab/>
        <w:t xml:space="preserve">Bennett JE, Tamura-Wicks H, Parks RM, et al. Particulate matter air pollution and national and county life expectancy loss in the USA: A spatiotemporal analysis. </w:t>
      </w:r>
      <w:r w:rsidRPr="00DC1374">
        <w:rPr>
          <w:i/>
          <w:iCs/>
        </w:rPr>
        <w:t>PLOS Medicine</w:t>
      </w:r>
      <w:r w:rsidRPr="00DC1374">
        <w:t>. 2019;16(7):e1002856. doi:10.1371/journal.pmed.1002856</w:t>
      </w:r>
    </w:p>
    <w:p w14:paraId="26FA512F" w14:textId="77777777" w:rsidR="00DC1374" w:rsidRPr="00DC1374" w:rsidRDefault="00DC1374" w:rsidP="00DC1374">
      <w:pPr>
        <w:pStyle w:val="Bibliography"/>
      </w:pPr>
      <w:r w:rsidRPr="00DC1374">
        <w:t xml:space="preserve">11. </w:t>
      </w:r>
      <w:r w:rsidRPr="00DC1374">
        <w:tab/>
        <w:t xml:space="preserve">Schwartz J. Particulate air pollution and chronic respiratory disease. </w:t>
      </w:r>
      <w:r w:rsidRPr="00DC1374">
        <w:rPr>
          <w:i/>
          <w:iCs/>
        </w:rPr>
        <w:t>Environmental Research</w:t>
      </w:r>
      <w:r w:rsidRPr="00DC1374">
        <w:t>. 1993;62(1):7-13.</w:t>
      </w:r>
    </w:p>
    <w:p w14:paraId="6C0934C4" w14:textId="77777777" w:rsidR="00DC1374" w:rsidRPr="00DC1374" w:rsidRDefault="00DC1374" w:rsidP="00DC1374">
      <w:pPr>
        <w:pStyle w:val="Bibliography"/>
      </w:pPr>
      <w:r w:rsidRPr="00DC1374">
        <w:t xml:space="preserve">12. </w:t>
      </w:r>
      <w:r w:rsidRPr="00DC1374">
        <w:tab/>
        <w:t xml:space="preserve">Schwartz J. The distributed lag between air pollution and daily deaths. </w:t>
      </w:r>
      <w:r w:rsidRPr="00DC1374">
        <w:rPr>
          <w:i/>
          <w:iCs/>
        </w:rPr>
        <w:t>Epidemiology</w:t>
      </w:r>
      <w:r w:rsidRPr="00DC1374">
        <w:t>. 2000;11(3):320-326.</w:t>
      </w:r>
    </w:p>
    <w:p w14:paraId="383A21FD" w14:textId="77777777" w:rsidR="00DC1374" w:rsidRPr="00DC1374" w:rsidRDefault="00DC1374" w:rsidP="00DC1374">
      <w:pPr>
        <w:pStyle w:val="Bibliography"/>
      </w:pPr>
      <w:r w:rsidRPr="00DC1374">
        <w:t xml:space="preserve">13. </w:t>
      </w:r>
      <w:r w:rsidRPr="00DC1374">
        <w:tab/>
        <w:t xml:space="preserve">Brook RD, Rajagopalan S, Pope III CA, et al. Particulate matter air pollution and cardiovascular disease: An update to the scientific statement from the American Heart Association. </w:t>
      </w:r>
      <w:r w:rsidRPr="00DC1374">
        <w:rPr>
          <w:i/>
          <w:iCs/>
        </w:rPr>
        <w:t>Circulation</w:t>
      </w:r>
      <w:r w:rsidRPr="00DC1374">
        <w:t>. 2010;121(21):2331-2378.</w:t>
      </w:r>
    </w:p>
    <w:p w14:paraId="2936B836" w14:textId="77777777" w:rsidR="00DC1374" w:rsidRPr="00DC1374" w:rsidRDefault="00DC1374" w:rsidP="00DC1374">
      <w:pPr>
        <w:pStyle w:val="Bibliography"/>
      </w:pPr>
      <w:r w:rsidRPr="00DC1374">
        <w:t xml:space="preserve">14. </w:t>
      </w:r>
      <w:r w:rsidRPr="00DC1374">
        <w:tab/>
        <w:t xml:space="preserve">Dockery DW, Pope CA, Xu X, et al. An association between air pollution and mortality in six U.S. cities. </w:t>
      </w:r>
      <w:r w:rsidRPr="00DC1374">
        <w:rPr>
          <w:i/>
          <w:iCs/>
        </w:rPr>
        <w:t>New England Journal of Medicine</w:t>
      </w:r>
      <w:r w:rsidRPr="00DC1374">
        <w:t>. 1993;329(24):1753-1759. doi:10.1056/NEJM199312093292401</w:t>
      </w:r>
    </w:p>
    <w:p w14:paraId="3345A62B" w14:textId="77777777" w:rsidR="00DC1374" w:rsidRPr="00DC1374" w:rsidRDefault="00DC1374" w:rsidP="00DC1374">
      <w:pPr>
        <w:pStyle w:val="Bibliography"/>
      </w:pPr>
      <w:r w:rsidRPr="00DC1374">
        <w:lastRenderedPageBreak/>
        <w:t xml:space="preserve">15. </w:t>
      </w:r>
      <w:r w:rsidRPr="00DC1374">
        <w:tab/>
        <w:t xml:space="preserve">Block ML, Elder A, </w:t>
      </w:r>
      <w:proofErr w:type="spellStart"/>
      <w:r w:rsidRPr="00DC1374">
        <w:t>Auten</w:t>
      </w:r>
      <w:proofErr w:type="spellEnd"/>
      <w:r w:rsidRPr="00DC1374">
        <w:t xml:space="preserve"> RL, et al. The outdoor air pollution and brain health workshop. </w:t>
      </w:r>
      <w:r w:rsidRPr="00DC1374">
        <w:rPr>
          <w:i/>
          <w:iCs/>
        </w:rPr>
        <w:t>Neurotoxicology</w:t>
      </w:r>
      <w:r w:rsidRPr="00DC1374">
        <w:t>. 2012;33(5):972-984.</w:t>
      </w:r>
    </w:p>
    <w:p w14:paraId="12047C17" w14:textId="77777777" w:rsidR="00DC1374" w:rsidRPr="00DC1374" w:rsidRDefault="00DC1374" w:rsidP="00DC1374">
      <w:pPr>
        <w:pStyle w:val="Bibliography"/>
      </w:pPr>
      <w:r w:rsidRPr="00DC1374">
        <w:t xml:space="preserve">16. </w:t>
      </w:r>
      <w:r w:rsidRPr="00DC1374">
        <w:tab/>
      </w:r>
      <w:proofErr w:type="spellStart"/>
      <w:r w:rsidRPr="00DC1374">
        <w:t>Zanobetti</w:t>
      </w:r>
      <w:proofErr w:type="spellEnd"/>
      <w:r w:rsidRPr="00DC1374">
        <w:t xml:space="preserve"> A, Dominici F, Wang Y, Schwartz JD. A national case-crossover analysis of the short-term effect of PM 2.5 on hospitalizations and mortality in subjects with diabetes and neurological disorders. </w:t>
      </w:r>
      <w:r w:rsidRPr="00DC1374">
        <w:rPr>
          <w:i/>
          <w:iCs/>
        </w:rPr>
        <w:t>Environmental Health</w:t>
      </w:r>
      <w:r w:rsidRPr="00DC1374">
        <w:t>. 2014;13(1):1-11.</w:t>
      </w:r>
    </w:p>
    <w:p w14:paraId="5119483C" w14:textId="77777777" w:rsidR="00DC1374" w:rsidRPr="00DC1374" w:rsidRDefault="00DC1374" w:rsidP="00DC1374">
      <w:pPr>
        <w:pStyle w:val="Bibliography"/>
      </w:pPr>
      <w:r w:rsidRPr="00DC1374">
        <w:t xml:space="preserve">17. </w:t>
      </w:r>
      <w:r w:rsidRPr="00DC1374">
        <w:tab/>
        <w:t xml:space="preserve">Ritz B, Lee PC, Hansen J, et al. Traffic-related air pollution and Parkinson’s disease in Denmark: A case–control study. </w:t>
      </w:r>
      <w:r w:rsidRPr="00DC1374">
        <w:rPr>
          <w:i/>
          <w:iCs/>
        </w:rPr>
        <w:t>Environmental Health Perspectives</w:t>
      </w:r>
      <w:r w:rsidRPr="00DC1374">
        <w:t>. 2016;124(3):351-356.</w:t>
      </w:r>
    </w:p>
    <w:p w14:paraId="51F50362" w14:textId="77777777" w:rsidR="00DC1374" w:rsidRPr="00DC1374" w:rsidRDefault="00DC1374" w:rsidP="00DC1374">
      <w:pPr>
        <w:pStyle w:val="Bibliography"/>
      </w:pPr>
      <w:r w:rsidRPr="00DC1374">
        <w:t xml:space="preserve">18. </w:t>
      </w:r>
      <w:r w:rsidRPr="00DC1374">
        <w:tab/>
        <w:t xml:space="preserve">Kioumourtzoglou MA, Schwartz JD, Weisskopf MG, et al. Long-term PM2.5 exposure and neurological hospital admissions in the northeastern United States. </w:t>
      </w:r>
      <w:r w:rsidRPr="00DC1374">
        <w:rPr>
          <w:i/>
          <w:iCs/>
        </w:rPr>
        <w:t>Environmental health perspectives</w:t>
      </w:r>
      <w:r w:rsidRPr="00DC1374">
        <w:t>. 2016;124(1):23-29.</w:t>
      </w:r>
    </w:p>
    <w:p w14:paraId="3F8F9B6C" w14:textId="77777777" w:rsidR="00DC1374" w:rsidRPr="00DC1374" w:rsidRDefault="00DC1374" w:rsidP="00DC1374">
      <w:pPr>
        <w:pStyle w:val="Bibliography"/>
      </w:pPr>
      <w:r w:rsidRPr="00DC1374">
        <w:t xml:space="preserve">19. </w:t>
      </w:r>
      <w:r w:rsidRPr="00DC1374">
        <w:tab/>
        <w:t xml:space="preserve">Levesque S, </w:t>
      </w:r>
      <w:proofErr w:type="spellStart"/>
      <w:r w:rsidRPr="00DC1374">
        <w:t>Surace</w:t>
      </w:r>
      <w:proofErr w:type="spellEnd"/>
      <w:r w:rsidRPr="00DC1374">
        <w:t xml:space="preserve"> MJ, McDonald J, Block ML. Air pollution &amp; the brain: </w:t>
      </w:r>
      <w:proofErr w:type="spellStart"/>
      <w:r w:rsidRPr="00DC1374">
        <w:t>Subchronic</w:t>
      </w:r>
      <w:proofErr w:type="spellEnd"/>
      <w:r w:rsidRPr="00DC1374">
        <w:t xml:space="preserve"> diesel exhaust exposure causes neuroinflammation and elevates early markers of neurodegenerative disease. </w:t>
      </w:r>
      <w:r w:rsidRPr="00DC1374">
        <w:rPr>
          <w:i/>
          <w:iCs/>
        </w:rPr>
        <w:t>Journal of Neuroinflammation</w:t>
      </w:r>
      <w:r w:rsidRPr="00DC1374">
        <w:t>. 2011;8(1):1-10.</w:t>
      </w:r>
    </w:p>
    <w:p w14:paraId="034A4964" w14:textId="77777777" w:rsidR="00DC1374" w:rsidRPr="00DC1374" w:rsidRDefault="00DC1374" w:rsidP="00DC1374">
      <w:pPr>
        <w:pStyle w:val="Bibliography"/>
      </w:pPr>
      <w:r w:rsidRPr="00DC1374">
        <w:t xml:space="preserve">20. </w:t>
      </w:r>
      <w:r w:rsidRPr="00DC1374">
        <w:tab/>
      </w:r>
      <w:proofErr w:type="spellStart"/>
      <w:r w:rsidRPr="00DC1374">
        <w:t>Heusinkveld</w:t>
      </w:r>
      <w:proofErr w:type="spellEnd"/>
      <w:r w:rsidRPr="00DC1374">
        <w:t xml:space="preserve"> HJ, </w:t>
      </w:r>
      <w:proofErr w:type="spellStart"/>
      <w:r w:rsidRPr="00DC1374">
        <w:t>Wahle</w:t>
      </w:r>
      <w:proofErr w:type="spellEnd"/>
      <w:r w:rsidRPr="00DC1374">
        <w:t xml:space="preserve"> T, Campbell A, et al. Neurodegenerative and neurological disorders by small inhaled particles. </w:t>
      </w:r>
      <w:r w:rsidRPr="00DC1374">
        <w:rPr>
          <w:i/>
          <w:iCs/>
        </w:rPr>
        <w:t>Neurotoxicology</w:t>
      </w:r>
      <w:r w:rsidRPr="00DC1374">
        <w:t>. 2016;56:94-106.</w:t>
      </w:r>
    </w:p>
    <w:p w14:paraId="53EE3BEC" w14:textId="77777777" w:rsidR="00DC1374" w:rsidRPr="00DC1374" w:rsidRDefault="00DC1374" w:rsidP="00DC1374">
      <w:pPr>
        <w:pStyle w:val="Bibliography"/>
      </w:pPr>
      <w:r w:rsidRPr="00DC1374">
        <w:t xml:space="preserve">21. </w:t>
      </w:r>
      <w:r w:rsidRPr="00DC1374">
        <w:tab/>
        <w:t xml:space="preserve">Power MC, Weisskopf MG, </w:t>
      </w:r>
      <w:proofErr w:type="spellStart"/>
      <w:r w:rsidRPr="00DC1374">
        <w:t>Alexeeff</w:t>
      </w:r>
      <w:proofErr w:type="spellEnd"/>
      <w:r w:rsidRPr="00DC1374">
        <w:t xml:space="preserve"> SE, Coull BA, Spiro III A, Schwartz J. Traffic-related air pollution and cognitive function in a cohort of older men. </w:t>
      </w:r>
      <w:r w:rsidRPr="00DC1374">
        <w:rPr>
          <w:i/>
          <w:iCs/>
        </w:rPr>
        <w:t>Environmental Health Perspectives</w:t>
      </w:r>
      <w:r w:rsidRPr="00DC1374">
        <w:t>. 2011;119(5):682-687.</w:t>
      </w:r>
    </w:p>
    <w:p w14:paraId="757DA839" w14:textId="77777777" w:rsidR="00DC1374" w:rsidRPr="00DC1374" w:rsidRDefault="00DC1374" w:rsidP="00DC1374">
      <w:pPr>
        <w:pStyle w:val="Bibliography"/>
      </w:pPr>
      <w:r w:rsidRPr="00DC1374">
        <w:t xml:space="preserve">22. </w:t>
      </w:r>
      <w:r w:rsidRPr="00DC1374">
        <w:tab/>
      </w:r>
      <w:proofErr w:type="spellStart"/>
      <w:r w:rsidRPr="00DC1374">
        <w:t>Dubowsky</w:t>
      </w:r>
      <w:proofErr w:type="spellEnd"/>
      <w:r w:rsidRPr="00DC1374">
        <w:t xml:space="preserve"> SD, Suh H, Schwartz J, Coull BA, Gold DR. Diabetes, obesity, and hypertension may enhance associations between air pollution and markers of systemic inflammation. </w:t>
      </w:r>
      <w:r w:rsidRPr="00DC1374">
        <w:rPr>
          <w:i/>
          <w:iCs/>
        </w:rPr>
        <w:t>Environmental Health Perspectives</w:t>
      </w:r>
      <w:r w:rsidRPr="00DC1374">
        <w:t>. 2006;114(7):992-998.</w:t>
      </w:r>
    </w:p>
    <w:p w14:paraId="70AB7B3B" w14:textId="77777777" w:rsidR="00DC1374" w:rsidRPr="00DC1374" w:rsidRDefault="00DC1374" w:rsidP="00DC1374">
      <w:pPr>
        <w:pStyle w:val="Bibliography"/>
      </w:pPr>
      <w:r w:rsidRPr="00DC1374">
        <w:t xml:space="preserve">23. </w:t>
      </w:r>
      <w:r w:rsidRPr="00DC1374">
        <w:tab/>
      </w:r>
      <w:proofErr w:type="spellStart"/>
      <w:r w:rsidRPr="00DC1374">
        <w:t>Ruckerl</w:t>
      </w:r>
      <w:proofErr w:type="spellEnd"/>
      <w:r w:rsidRPr="00DC1374">
        <w:t xml:space="preserve"> R, </w:t>
      </w:r>
      <w:proofErr w:type="spellStart"/>
      <w:r w:rsidRPr="00DC1374">
        <w:t>Ibald</w:t>
      </w:r>
      <w:proofErr w:type="spellEnd"/>
      <w:r w:rsidRPr="00DC1374">
        <w:t xml:space="preserve">-Mulli A, Koenig W, et al. Air pollution and markers of inflammation and coagulation in patients with coronary heart disease. </w:t>
      </w:r>
      <w:r w:rsidRPr="00DC1374">
        <w:rPr>
          <w:i/>
          <w:iCs/>
        </w:rPr>
        <w:t>American Journal of Respiratory and Critical Care Medicine</w:t>
      </w:r>
      <w:r w:rsidRPr="00DC1374">
        <w:t>. 2006;173(4):432-441.</w:t>
      </w:r>
    </w:p>
    <w:p w14:paraId="7DA36F41" w14:textId="77777777" w:rsidR="00DC1374" w:rsidRPr="00DC1374" w:rsidRDefault="00DC1374" w:rsidP="00DC1374">
      <w:pPr>
        <w:pStyle w:val="Bibliography"/>
      </w:pPr>
      <w:r w:rsidRPr="00DC1374">
        <w:t xml:space="preserve">24. </w:t>
      </w:r>
      <w:r w:rsidRPr="00DC1374">
        <w:tab/>
        <w:t xml:space="preserve">Hoffmann B, </w:t>
      </w:r>
      <w:proofErr w:type="spellStart"/>
      <w:r w:rsidRPr="00DC1374">
        <w:t>Moebus</w:t>
      </w:r>
      <w:proofErr w:type="spellEnd"/>
      <w:r w:rsidRPr="00DC1374">
        <w:t xml:space="preserve"> S, </w:t>
      </w:r>
      <w:proofErr w:type="spellStart"/>
      <w:r w:rsidRPr="00DC1374">
        <w:t>Dragano</w:t>
      </w:r>
      <w:proofErr w:type="spellEnd"/>
      <w:r w:rsidRPr="00DC1374">
        <w:t xml:space="preserve"> N, et al. Chronic residential exposure to particulate matter air pollution and systemic inflammatory markers. </w:t>
      </w:r>
      <w:r w:rsidRPr="00DC1374">
        <w:rPr>
          <w:i/>
          <w:iCs/>
        </w:rPr>
        <w:t>Environmental Health Perspectives</w:t>
      </w:r>
      <w:r w:rsidRPr="00DC1374">
        <w:t>. 2009;117(8):1302-1308.</w:t>
      </w:r>
    </w:p>
    <w:p w14:paraId="01F01551" w14:textId="77777777" w:rsidR="00DC1374" w:rsidRPr="00DC1374" w:rsidRDefault="00DC1374" w:rsidP="00DC1374">
      <w:pPr>
        <w:pStyle w:val="Bibliography"/>
      </w:pPr>
      <w:r w:rsidRPr="00DC1374">
        <w:t xml:space="preserve">25. </w:t>
      </w:r>
      <w:r w:rsidRPr="00DC1374">
        <w:tab/>
        <w:t xml:space="preserve">Kelly FJ. Oxidative stress: Its role in air pollution and adverse health effects. </w:t>
      </w:r>
      <w:r w:rsidRPr="00DC1374">
        <w:rPr>
          <w:i/>
          <w:iCs/>
        </w:rPr>
        <w:t>Occupational and Environmental Medicine</w:t>
      </w:r>
      <w:r w:rsidRPr="00DC1374">
        <w:t>. 2003;60(8):612-616.</w:t>
      </w:r>
    </w:p>
    <w:p w14:paraId="726E6BE9" w14:textId="77777777" w:rsidR="00DC1374" w:rsidRPr="00DC1374" w:rsidRDefault="00DC1374" w:rsidP="00DC1374">
      <w:pPr>
        <w:pStyle w:val="Bibliography"/>
      </w:pPr>
      <w:r w:rsidRPr="00DC1374">
        <w:t xml:space="preserve">26. </w:t>
      </w:r>
      <w:r w:rsidRPr="00DC1374">
        <w:tab/>
        <w:t xml:space="preserve">Chuang KJ, Chan CC, </w:t>
      </w:r>
      <w:proofErr w:type="spellStart"/>
      <w:r w:rsidRPr="00DC1374">
        <w:t>Su</w:t>
      </w:r>
      <w:proofErr w:type="spellEnd"/>
      <w:r w:rsidRPr="00DC1374">
        <w:t xml:space="preserve"> TC, Lee CT, Tang CS. The effect of urban air pollution on inflammation, oxidative stress, coagulation, and autonomic dysfunction in young adults. </w:t>
      </w:r>
      <w:r w:rsidRPr="00DC1374">
        <w:rPr>
          <w:i/>
          <w:iCs/>
        </w:rPr>
        <w:t>American journal of respiratory and critical care medicine</w:t>
      </w:r>
      <w:r w:rsidRPr="00DC1374">
        <w:t>. 2007;176(4):370-376.</w:t>
      </w:r>
    </w:p>
    <w:p w14:paraId="112EBF4A" w14:textId="77777777" w:rsidR="00DC1374" w:rsidRPr="00DC1374" w:rsidRDefault="00DC1374" w:rsidP="00DC1374">
      <w:pPr>
        <w:pStyle w:val="Bibliography"/>
      </w:pPr>
      <w:r w:rsidRPr="00DC1374">
        <w:t xml:space="preserve">27. </w:t>
      </w:r>
      <w:r w:rsidRPr="00DC1374">
        <w:tab/>
        <w:t xml:space="preserve">Li N, </w:t>
      </w:r>
      <w:proofErr w:type="spellStart"/>
      <w:r w:rsidRPr="00DC1374">
        <w:t>Sioutas</w:t>
      </w:r>
      <w:proofErr w:type="spellEnd"/>
      <w:r w:rsidRPr="00DC1374">
        <w:t xml:space="preserve"> C, Cho A, et al. Ultrafine particulate pollutants induce oxidative stress and mitochondrial damage. </w:t>
      </w:r>
      <w:r w:rsidRPr="00DC1374">
        <w:rPr>
          <w:i/>
          <w:iCs/>
        </w:rPr>
        <w:t>Environmental Health Perspectives</w:t>
      </w:r>
      <w:r w:rsidRPr="00DC1374">
        <w:t>. 2003;111(4):455-460.</w:t>
      </w:r>
    </w:p>
    <w:p w14:paraId="496D24D1" w14:textId="77777777" w:rsidR="00DC1374" w:rsidRPr="00DC1374" w:rsidRDefault="00DC1374" w:rsidP="00DC1374">
      <w:pPr>
        <w:pStyle w:val="Bibliography"/>
      </w:pPr>
      <w:r w:rsidRPr="00DC1374">
        <w:lastRenderedPageBreak/>
        <w:t xml:space="preserve">28. </w:t>
      </w:r>
      <w:r w:rsidRPr="00DC1374">
        <w:tab/>
      </w:r>
      <w:proofErr w:type="spellStart"/>
      <w:r w:rsidRPr="00DC1374">
        <w:t>Sørensen</w:t>
      </w:r>
      <w:proofErr w:type="spellEnd"/>
      <w:r w:rsidRPr="00DC1374">
        <w:t xml:space="preserve"> M, </w:t>
      </w:r>
      <w:proofErr w:type="spellStart"/>
      <w:r w:rsidRPr="00DC1374">
        <w:t>Daneshvar</w:t>
      </w:r>
      <w:proofErr w:type="spellEnd"/>
      <w:r w:rsidRPr="00DC1374">
        <w:t xml:space="preserve"> B, Hansen M, et al. Personal PM2.5 exposure and markers of oxidative stress in blood. </w:t>
      </w:r>
      <w:r w:rsidRPr="00DC1374">
        <w:rPr>
          <w:i/>
          <w:iCs/>
        </w:rPr>
        <w:t>Environmental health perspectives</w:t>
      </w:r>
      <w:r w:rsidRPr="00DC1374">
        <w:t>. 2003;111(2):161-166.</w:t>
      </w:r>
    </w:p>
    <w:p w14:paraId="7B2A42D5" w14:textId="77777777" w:rsidR="00DC1374" w:rsidRPr="00DC1374" w:rsidRDefault="00DC1374" w:rsidP="00DC1374">
      <w:pPr>
        <w:pStyle w:val="Bibliography"/>
      </w:pPr>
      <w:r w:rsidRPr="00DC1374">
        <w:t xml:space="preserve">29. </w:t>
      </w:r>
      <w:r w:rsidRPr="00DC1374">
        <w:tab/>
        <w:t>Block ML, Calderón-</w:t>
      </w:r>
      <w:proofErr w:type="spellStart"/>
      <w:r w:rsidRPr="00DC1374">
        <w:t>Garcidueñas</w:t>
      </w:r>
      <w:proofErr w:type="spellEnd"/>
      <w:r w:rsidRPr="00DC1374">
        <w:t xml:space="preserve"> L. Air pollution: Mechanisms of neuroinflammation and CNS disease. </w:t>
      </w:r>
      <w:r w:rsidRPr="00DC1374">
        <w:rPr>
          <w:i/>
          <w:iCs/>
        </w:rPr>
        <w:t>Trends in neurosciences</w:t>
      </w:r>
      <w:r w:rsidRPr="00DC1374">
        <w:t>. 2009;32(9):506-516.</w:t>
      </w:r>
    </w:p>
    <w:p w14:paraId="1F52EE93" w14:textId="77777777" w:rsidR="00DC1374" w:rsidRPr="00DC1374" w:rsidRDefault="00DC1374" w:rsidP="00DC1374">
      <w:pPr>
        <w:pStyle w:val="Bibliography"/>
      </w:pPr>
      <w:r w:rsidRPr="00DC1374">
        <w:t xml:space="preserve">30. </w:t>
      </w:r>
      <w:r w:rsidRPr="00DC1374">
        <w:tab/>
        <w:t xml:space="preserve">Perry VH, Cunningham C, Holmes C. Systemic infections and inflammation affect chronic neurodegeneration. </w:t>
      </w:r>
      <w:r w:rsidRPr="00DC1374">
        <w:rPr>
          <w:i/>
          <w:iCs/>
        </w:rPr>
        <w:t>Nature Reviews Immunology</w:t>
      </w:r>
      <w:r w:rsidRPr="00DC1374">
        <w:t>. 2007;7(2):161-167.</w:t>
      </w:r>
    </w:p>
    <w:p w14:paraId="4B97475B" w14:textId="77777777" w:rsidR="00DC1374" w:rsidRPr="00DC1374" w:rsidRDefault="00DC1374" w:rsidP="00DC1374">
      <w:pPr>
        <w:pStyle w:val="Bibliography"/>
      </w:pPr>
      <w:r w:rsidRPr="00DC1374">
        <w:t xml:space="preserve">31. </w:t>
      </w:r>
      <w:r w:rsidRPr="00DC1374">
        <w:tab/>
        <w:t xml:space="preserve">Bergeron C. Oxidative stress: Its role in the pathogenesis of amyotrophic lateral sclerosis. </w:t>
      </w:r>
      <w:r w:rsidRPr="00DC1374">
        <w:rPr>
          <w:i/>
          <w:iCs/>
        </w:rPr>
        <w:t>Journal of the neurological sciences</w:t>
      </w:r>
      <w:r w:rsidRPr="00DC1374">
        <w:t>. 1995;129:81-84.</w:t>
      </w:r>
    </w:p>
    <w:p w14:paraId="0599529E" w14:textId="77777777" w:rsidR="00DC1374" w:rsidRPr="00DC1374" w:rsidRDefault="00DC1374" w:rsidP="00DC1374">
      <w:pPr>
        <w:pStyle w:val="Bibliography"/>
      </w:pPr>
      <w:r w:rsidRPr="00DC1374">
        <w:t xml:space="preserve">32. </w:t>
      </w:r>
      <w:r w:rsidRPr="00DC1374">
        <w:tab/>
        <w:t xml:space="preserve">Mhatre M, Floyd RA, Hensley K. Oxidative stress and neuroinflammation in Alzheimer’s disease and amyotrophic lateral sclerosis: Common links and potential therapeutic targets. </w:t>
      </w:r>
      <w:r w:rsidRPr="00DC1374">
        <w:rPr>
          <w:i/>
          <w:iCs/>
        </w:rPr>
        <w:t>Journal of Alzheimer’s disease</w:t>
      </w:r>
      <w:r w:rsidRPr="00DC1374">
        <w:t>. 2004;6(2):147-157.</w:t>
      </w:r>
    </w:p>
    <w:p w14:paraId="660321BB" w14:textId="77777777" w:rsidR="00DC1374" w:rsidRPr="00DC1374" w:rsidRDefault="00DC1374" w:rsidP="00DC1374">
      <w:pPr>
        <w:pStyle w:val="Bibliography"/>
      </w:pPr>
      <w:r w:rsidRPr="00DC1374">
        <w:t xml:space="preserve">33. </w:t>
      </w:r>
      <w:r w:rsidRPr="00DC1374">
        <w:tab/>
        <w:t xml:space="preserve">D’Amico E, Factor-Litvak P, </w:t>
      </w:r>
      <w:proofErr w:type="spellStart"/>
      <w:r w:rsidRPr="00DC1374">
        <w:t>Santella</w:t>
      </w:r>
      <w:proofErr w:type="spellEnd"/>
      <w:r w:rsidRPr="00DC1374">
        <w:t xml:space="preserve"> RM, </w:t>
      </w:r>
      <w:proofErr w:type="spellStart"/>
      <w:r w:rsidRPr="00DC1374">
        <w:t>Mitsumoto</w:t>
      </w:r>
      <w:proofErr w:type="spellEnd"/>
      <w:r w:rsidRPr="00DC1374">
        <w:t xml:space="preserve"> H. Clinical perspective on oxidative stress in sporadic amyotrophic lateral sclerosis. </w:t>
      </w:r>
      <w:r w:rsidRPr="00DC1374">
        <w:rPr>
          <w:i/>
          <w:iCs/>
        </w:rPr>
        <w:t>Free radical biology and medicine</w:t>
      </w:r>
      <w:r w:rsidRPr="00DC1374">
        <w:t>. 2013;65:509-527.</w:t>
      </w:r>
    </w:p>
    <w:p w14:paraId="2131F4D4" w14:textId="77777777" w:rsidR="00DC1374" w:rsidRPr="00DC1374" w:rsidRDefault="00DC1374" w:rsidP="00DC1374">
      <w:pPr>
        <w:pStyle w:val="Bibliography"/>
      </w:pPr>
      <w:r w:rsidRPr="00DC1374">
        <w:t xml:space="preserve">34. </w:t>
      </w:r>
      <w:r w:rsidRPr="00DC1374">
        <w:tab/>
        <w:t xml:space="preserve">Perry VH, Nicoll JA, Holmes C. Microglia in neurodegenerative disease. </w:t>
      </w:r>
      <w:r w:rsidRPr="00DC1374">
        <w:rPr>
          <w:i/>
          <w:iCs/>
        </w:rPr>
        <w:t>Nature Reviews Neurology</w:t>
      </w:r>
      <w:r w:rsidRPr="00DC1374">
        <w:t>. 2010;6(4):193-201.</w:t>
      </w:r>
    </w:p>
    <w:p w14:paraId="148A2017" w14:textId="77777777" w:rsidR="00DC1374" w:rsidRPr="00DC1374" w:rsidRDefault="00DC1374" w:rsidP="00DC1374">
      <w:pPr>
        <w:pStyle w:val="Bibliography"/>
      </w:pPr>
      <w:r w:rsidRPr="00DC1374">
        <w:t xml:space="preserve">35. </w:t>
      </w:r>
      <w:r w:rsidRPr="00DC1374">
        <w:tab/>
        <w:t xml:space="preserve">Nunez Y, Boehme AK, Weisskopf MG, et al. Fine particle exposure and clinical aggravation in neurodegenerative diseases in New York State. </w:t>
      </w:r>
      <w:r w:rsidRPr="00DC1374">
        <w:rPr>
          <w:i/>
          <w:iCs/>
        </w:rPr>
        <w:t>Environmental Health Perspectives</w:t>
      </w:r>
      <w:r w:rsidRPr="00DC1374">
        <w:t>. 2021;129(2):027003.</w:t>
      </w:r>
    </w:p>
    <w:p w14:paraId="11FDD93E" w14:textId="77777777" w:rsidR="00DC1374" w:rsidRPr="00DC1374" w:rsidRDefault="00DC1374" w:rsidP="00DC1374">
      <w:pPr>
        <w:pStyle w:val="Bibliography"/>
      </w:pPr>
      <w:r w:rsidRPr="00DC1374">
        <w:t xml:space="preserve">36. </w:t>
      </w:r>
      <w:r w:rsidRPr="00DC1374">
        <w:tab/>
        <w:t xml:space="preserve">Nunez Y, Boehme AK, Li M, et al. Parkinson’s disease aggravation in association with fine particle components in New York State. </w:t>
      </w:r>
      <w:r w:rsidRPr="00DC1374">
        <w:rPr>
          <w:i/>
          <w:iCs/>
        </w:rPr>
        <w:t>Environmental Research</w:t>
      </w:r>
      <w:r w:rsidRPr="00DC1374">
        <w:t>. 2021;201:111554.</w:t>
      </w:r>
    </w:p>
    <w:p w14:paraId="5283CC8E" w14:textId="77777777" w:rsidR="00DC1374" w:rsidRPr="00DC1374" w:rsidRDefault="00DC1374" w:rsidP="00DC1374">
      <w:pPr>
        <w:pStyle w:val="Bibliography"/>
      </w:pPr>
      <w:r w:rsidRPr="00DC1374">
        <w:t xml:space="preserve">37. </w:t>
      </w:r>
      <w:r w:rsidRPr="00DC1374">
        <w:tab/>
        <w:t xml:space="preserve">Malek AM, </w:t>
      </w:r>
      <w:proofErr w:type="spellStart"/>
      <w:r w:rsidRPr="00DC1374">
        <w:t>Barchowsky</w:t>
      </w:r>
      <w:proofErr w:type="spellEnd"/>
      <w:r w:rsidRPr="00DC1374">
        <w:t xml:space="preserve"> A, Bowser R, et al. Exposure to hazardous air pollutants and the risk of amyotrophic lateral sclerosis. </w:t>
      </w:r>
      <w:r w:rsidRPr="00DC1374">
        <w:rPr>
          <w:i/>
          <w:iCs/>
        </w:rPr>
        <w:t>Environmental Pollution</w:t>
      </w:r>
      <w:r w:rsidRPr="00DC1374">
        <w:t>. 2015;197:181-186.</w:t>
      </w:r>
    </w:p>
    <w:p w14:paraId="254B43CC" w14:textId="77777777" w:rsidR="00DC1374" w:rsidRPr="00DC1374" w:rsidRDefault="00DC1374" w:rsidP="00DC1374">
      <w:pPr>
        <w:pStyle w:val="Bibliography"/>
      </w:pPr>
      <w:r w:rsidRPr="00DC1374">
        <w:t xml:space="preserve">38. </w:t>
      </w:r>
      <w:r w:rsidRPr="00DC1374">
        <w:tab/>
        <w:t xml:space="preserve">Yu Z, Peters S, van BL, et al. Long-Term Exposure to Ultrafine Particles and Particulate Matter Constituents and the Risk of Amyotrophic Lateral Sclerosis. </w:t>
      </w:r>
      <w:r w:rsidRPr="00DC1374">
        <w:rPr>
          <w:i/>
          <w:iCs/>
        </w:rPr>
        <w:t>Environmental Health Perspectives</w:t>
      </w:r>
      <w:r w:rsidRPr="00DC1374">
        <w:t>. 2021;129(9):097702. doi:10.1289/EHP9131</w:t>
      </w:r>
    </w:p>
    <w:p w14:paraId="5374A547" w14:textId="77777777" w:rsidR="00DC1374" w:rsidRPr="00DC1374" w:rsidRDefault="00DC1374" w:rsidP="00DC1374">
      <w:pPr>
        <w:pStyle w:val="Bibliography"/>
      </w:pPr>
      <w:r w:rsidRPr="00DC1374">
        <w:t xml:space="preserve">39. </w:t>
      </w:r>
      <w:r w:rsidRPr="00DC1374">
        <w:tab/>
      </w:r>
      <w:proofErr w:type="spellStart"/>
      <w:r w:rsidRPr="00DC1374">
        <w:t>Seelen</w:t>
      </w:r>
      <w:proofErr w:type="spellEnd"/>
      <w:r w:rsidRPr="00DC1374">
        <w:t xml:space="preserve"> M, Toro CRA, </w:t>
      </w:r>
      <w:proofErr w:type="spellStart"/>
      <w:r w:rsidRPr="00DC1374">
        <w:t>Veldink</w:t>
      </w:r>
      <w:proofErr w:type="spellEnd"/>
      <w:r w:rsidRPr="00DC1374">
        <w:t xml:space="preserve"> JH, et al. Long-term air pollution exposure and amyotrophic lateral sclerosis in Netherlands: A population-based case–control study. </w:t>
      </w:r>
      <w:r w:rsidRPr="00DC1374">
        <w:rPr>
          <w:i/>
          <w:iCs/>
        </w:rPr>
        <w:t>Environmental Health Perspectives</w:t>
      </w:r>
      <w:r w:rsidRPr="00DC1374">
        <w:t>. 2017;125(9):097023. doi:10.1289/EHP1115</w:t>
      </w:r>
    </w:p>
    <w:p w14:paraId="3CF5692A" w14:textId="77777777" w:rsidR="00DC1374" w:rsidRPr="00DC1374" w:rsidRDefault="00DC1374" w:rsidP="00DC1374">
      <w:pPr>
        <w:pStyle w:val="Bibliography"/>
      </w:pPr>
      <w:r w:rsidRPr="00DC1374">
        <w:t xml:space="preserve">40. </w:t>
      </w:r>
      <w:r w:rsidRPr="00DC1374">
        <w:tab/>
      </w:r>
      <w:proofErr w:type="spellStart"/>
      <w:r w:rsidRPr="00DC1374">
        <w:t>Strak</w:t>
      </w:r>
      <w:proofErr w:type="spellEnd"/>
      <w:r w:rsidRPr="00DC1374">
        <w:t xml:space="preserve"> M, </w:t>
      </w:r>
      <w:proofErr w:type="spellStart"/>
      <w:r w:rsidRPr="00DC1374">
        <w:t>Weinmayr</w:t>
      </w:r>
      <w:proofErr w:type="spellEnd"/>
      <w:r w:rsidRPr="00DC1374">
        <w:t xml:space="preserve"> G, </w:t>
      </w:r>
      <w:proofErr w:type="spellStart"/>
      <w:r w:rsidRPr="00DC1374">
        <w:t>Rodopoulou</w:t>
      </w:r>
      <w:proofErr w:type="spellEnd"/>
      <w:r w:rsidRPr="00DC1374">
        <w:t xml:space="preserve"> S, et al. </w:t>
      </w:r>
      <w:proofErr w:type="gramStart"/>
      <w:r w:rsidRPr="00DC1374">
        <w:t>Long term</w:t>
      </w:r>
      <w:proofErr w:type="gramEnd"/>
      <w:r w:rsidRPr="00DC1374">
        <w:t xml:space="preserve"> exposure to low level air pollution and mortality in eight European cohorts within the ELAPSE project: Pooled analysis. </w:t>
      </w:r>
      <w:r w:rsidRPr="00DC1374">
        <w:rPr>
          <w:i/>
          <w:iCs/>
        </w:rPr>
        <w:t>BMJ</w:t>
      </w:r>
      <w:r w:rsidRPr="00DC1374">
        <w:t>. 2021;374:n1904. doi:10.1136/bmj.n1904</w:t>
      </w:r>
    </w:p>
    <w:p w14:paraId="2DD037F7" w14:textId="77777777" w:rsidR="00DC1374" w:rsidRPr="00DC1374" w:rsidRDefault="00DC1374" w:rsidP="00DC1374">
      <w:pPr>
        <w:pStyle w:val="Bibliography"/>
      </w:pPr>
      <w:r w:rsidRPr="00DC1374">
        <w:t xml:space="preserve">41. </w:t>
      </w:r>
      <w:r w:rsidRPr="00DC1374">
        <w:tab/>
      </w:r>
      <w:proofErr w:type="spellStart"/>
      <w:r w:rsidRPr="00DC1374">
        <w:t>Hamra</w:t>
      </w:r>
      <w:proofErr w:type="spellEnd"/>
      <w:r w:rsidRPr="00DC1374">
        <w:t xml:space="preserve"> GB, Laden F, Cohen AJ, </w:t>
      </w:r>
      <w:proofErr w:type="spellStart"/>
      <w:r w:rsidRPr="00DC1374">
        <w:t>Raaschou</w:t>
      </w:r>
      <w:proofErr w:type="spellEnd"/>
      <w:r w:rsidRPr="00DC1374">
        <w:t xml:space="preserve">-Nielsen O, Brauer M, Loomis D. Lung cancer and exposure to nitrogen dioxide and traffic: A systematic review and meta-analysis. </w:t>
      </w:r>
      <w:r w:rsidRPr="00DC1374">
        <w:rPr>
          <w:i/>
          <w:iCs/>
        </w:rPr>
        <w:t>Environmental Health Perspectives</w:t>
      </w:r>
      <w:r w:rsidRPr="00DC1374">
        <w:t>. 2015;123(11):1107-1112.</w:t>
      </w:r>
    </w:p>
    <w:p w14:paraId="27FFD20D" w14:textId="77777777" w:rsidR="00DC1374" w:rsidRPr="00DC1374" w:rsidRDefault="00DC1374" w:rsidP="00DC1374">
      <w:pPr>
        <w:pStyle w:val="Bibliography"/>
      </w:pPr>
      <w:r w:rsidRPr="00DC1374">
        <w:lastRenderedPageBreak/>
        <w:t xml:space="preserve">42. </w:t>
      </w:r>
      <w:r w:rsidRPr="00DC1374">
        <w:tab/>
        <w:t xml:space="preserve">Chen H, </w:t>
      </w:r>
      <w:proofErr w:type="spellStart"/>
      <w:r w:rsidRPr="00DC1374">
        <w:t>Kwong</w:t>
      </w:r>
      <w:proofErr w:type="spellEnd"/>
      <w:r w:rsidRPr="00DC1374">
        <w:t xml:space="preserve"> JC, Copes R, et al. Living near major roads and the incidence of dementia, Parkinson’s disease, and multiple sclerosis: A population-based cohort study. </w:t>
      </w:r>
      <w:r w:rsidRPr="00DC1374">
        <w:rPr>
          <w:i/>
          <w:iCs/>
        </w:rPr>
        <w:t>The Lancet</w:t>
      </w:r>
      <w:r w:rsidRPr="00DC1374">
        <w:t>. 2017;389(10070):718-726.</w:t>
      </w:r>
    </w:p>
    <w:p w14:paraId="1C2A15F7" w14:textId="77777777" w:rsidR="00DC1374" w:rsidRPr="00DC1374" w:rsidRDefault="00DC1374" w:rsidP="00DC1374">
      <w:pPr>
        <w:pStyle w:val="Bibliography"/>
      </w:pPr>
      <w:r w:rsidRPr="00DC1374">
        <w:t xml:space="preserve">43. </w:t>
      </w:r>
      <w:r w:rsidRPr="00DC1374">
        <w:tab/>
        <w:t xml:space="preserve">Gibson EA, Nunez Y, </w:t>
      </w:r>
      <w:proofErr w:type="spellStart"/>
      <w:r w:rsidRPr="00DC1374">
        <w:t>Abuawad</w:t>
      </w:r>
      <w:proofErr w:type="spellEnd"/>
      <w:r w:rsidRPr="00DC1374">
        <w:t xml:space="preserve"> A, et al. An overview of methods to address distinct research questions on environmental mixtures: An application to persistent organic pollutants and leukocyte telomere length. </w:t>
      </w:r>
      <w:r w:rsidRPr="00DC1374">
        <w:rPr>
          <w:i/>
          <w:iCs/>
        </w:rPr>
        <w:t>Environmental Health</w:t>
      </w:r>
      <w:r w:rsidRPr="00DC1374">
        <w:t>. 2019;18(1):1-16.</w:t>
      </w:r>
    </w:p>
    <w:p w14:paraId="15996506" w14:textId="77777777" w:rsidR="00DC1374" w:rsidRPr="00DC1374" w:rsidRDefault="00DC1374" w:rsidP="00DC1374">
      <w:pPr>
        <w:pStyle w:val="Bibliography"/>
      </w:pPr>
      <w:r w:rsidRPr="00DC1374">
        <w:t xml:space="preserve">44. </w:t>
      </w:r>
      <w:r w:rsidRPr="00DC1374">
        <w:tab/>
        <w:t xml:space="preserve">Frank L. When an entire country is a cohort. </w:t>
      </w:r>
      <w:r w:rsidRPr="00DC1374">
        <w:rPr>
          <w:i/>
          <w:iCs/>
        </w:rPr>
        <w:t>Science</w:t>
      </w:r>
      <w:r w:rsidRPr="00DC1374">
        <w:t>. 2000;287(5462):2398-2399.</w:t>
      </w:r>
    </w:p>
    <w:p w14:paraId="38C544D0" w14:textId="77777777" w:rsidR="00DC1374" w:rsidRPr="00DC1374" w:rsidRDefault="00DC1374" w:rsidP="00DC1374">
      <w:pPr>
        <w:pStyle w:val="Bibliography"/>
      </w:pPr>
      <w:r w:rsidRPr="00DC1374">
        <w:t xml:space="preserve">45. </w:t>
      </w:r>
      <w:r w:rsidRPr="00DC1374">
        <w:tab/>
        <w:t xml:space="preserve">Schmidt M, Schmidt SAJ, </w:t>
      </w:r>
      <w:proofErr w:type="spellStart"/>
      <w:r w:rsidRPr="00DC1374">
        <w:t>Sandegaard</w:t>
      </w:r>
      <w:proofErr w:type="spellEnd"/>
      <w:r w:rsidRPr="00DC1374">
        <w:t xml:space="preserve"> JL, Ehrenstein V, Pedersen L, </w:t>
      </w:r>
      <w:proofErr w:type="spellStart"/>
      <w:r w:rsidRPr="00DC1374">
        <w:t>Sørensen</w:t>
      </w:r>
      <w:proofErr w:type="spellEnd"/>
      <w:r w:rsidRPr="00DC1374">
        <w:t xml:space="preserve"> HT. The Danish National Patient Registry: A review of content, data quality, and research potential. </w:t>
      </w:r>
      <w:r w:rsidRPr="00DC1374">
        <w:rPr>
          <w:i/>
          <w:iCs/>
        </w:rPr>
        <w:t>Clinical epidemiology</w:t>
      </w:r>
      <w:r w:rsidRPr="00DC1374">
        <w:t>. 2015;7:449.</w:t>
      </w:r>
    </w:p>
    <w:p w14:paraId="02EDAACB" w14:textId="77777777" w:rsidR="00DC1374" w:rsidRPr="00DC1374" w:rsidRDefault="00DC1374" w:rsidP="00DC1374">
      <w:pPr>
        <w:pStyle w:val="Bibliography"/>
      </w:pPr>
      <w:r w:rsidRPr="00DC1374">
        <w:t xml:space="preserve">46. </w:t>
      </w:r>
      <w:r w:rsidRPr="00DC1374">
        <w:tab/>
      </w:r>
      <w:proofErr w:type="spellStart"/>
      <w:r w:rsidRPr="00DC1374">
        <w:t>Trabjerg</w:t>
      </w:r>
      <w:proofErr w:type="spellEnd"/>
      <w:r w:rsidRPr="00DC1374">
        <w:t xml:space="preserve"> BB, Garton FC, van </w:t>
      </w:r>
      <w:proofErr w:type="spellStart"/>
      <w:r w:rsidRPr="00DC1374">
        <w:t>Rheenen</w:t>
      </w:r>
      <w:proofErr w:type="spellEnd"/>
      <w:r w:rsidRPr="00DC1374">
        <w:t xml:space="preserve"> W, et al. ALS in Danish registries: heritability and links to psychiatric and cardiovascular disorders. </w:t>
      </w:r>
      <w:r w:rsidRPr="00DC1374">
        <w:rPr>
          <w:i/>
          <w:iCs/>
        </w:rPr>
        <w:t>Neurology Genetics</w:t>
      </w:r>
      <w:r w:rsidRPr="00DC1374">
        <w:t>. 2020;6(2).</w:t>
      </w:r>
    </w:p>
    <w:p w14:paraId="72BDEF4E" w14:textId="77777777" w:rsidR="00DC1374" w:rsidRPr="00DC1374" w:rsidRDefault="00DC1374" w:rsidP="00DC1374">
      <w:pPr>
        <w:pStyle w:val="Bibliography"/>
      </w:pPr>
      <w:r w:rsidRPr="00DC1374">
        <w:t xml:space="preserve">47. </w:t>
      </w:r>
      <w:r w:rsidRPr="00DC1374">
        <w:tab/>
        <w:t xml:space="preserve">Mathis S, </w:t>
      </w:r>
      <w:proofErr w:type="spellStart"/>
      <w:r w:rsidRPr="00DC1374">
        <w:t>Goizet</w:t>
      </w:r>
      <w:proofErr w:type="spellEnd"/>
      <w:r w:rsidRPr="00DC1374">
        <w:t xml:space="preserve"> C, </w:t>
      </w:r>
      <w:proofErr w:type="spellStart"/>
      <w:r w:rsidRPr="00DC1374">
        <w:t>Soulages</w:t>
      </w:r>
      <w:proofErr w:type="spellEnd"/>
      <w:r w:rsidRPr="00DC1374">
        <w:t xml:space="preserve"> A, </w:t>
      </w:r>
      <w:proofErr w:type="spellStart"/>
      <w:r w:rsidRPr="00DC1374">
        <w:t>Vallat</w:t>
      </w:r>
      <w:proofErr w:type="spellEnd"/>
      <w:r w:rsidRPr="00DC1374">
        <w:t xml:space="preserve"> JM, Le Masson G. Genetics of amyotrophic lateral sclerosis: A review. </w:t>
      </w:r>
      <w:r w:rsidRPr="00DC1374">
        <w:rPr>
          <w:i/>
          <w:iCs/>
        </w:rPr>
        <w:t>Journal of the Neurological Sciences</w:t>
      </w:r>
      <w:r w:rsidRPr="00DC1374">
        <w:t>. 2019;399:217-226.</w:t>
      </w:r>
    </w:p>
    <w:p w14:paraId="7B928111" w14:textId="77777777" w:rsidR="00DC1374" w:rsidRPr="00DC1374" w:rsidRDefault="00DC1374" w:rsidP="00DC1374">
      <w:pPr>
        <w:pStyle w:val="Bibliography"/>
      </w:pPr>
      <w:r w:rsidRPr="00DC1374">
        <w:t xml:space="preserve">48. </w:t>
      </w:r>
      <w:r w:rsidRPr="00DC1374">
        <w:tab/>
        <w:t xml:space="preserve">Kioumourtzoglou MA, Seals RM, </w:t>
      </w:r>
      <w:proofErr w:type="spellStart"/>
      <w:r w:rsidRPr="00DC1374">
        <w:t>Himmerslev</w:t>
      </w:r>
      <w:proofErr w:type="spellEnd"/>
      <w:r w:rsidRPr="00DC1374">
        <w:t xml:space="preserve"> L, </w:t>
      </w:r>
      <w:proofErr w:type="spellStart"/>
      <w:r w:rsidRPr="00DC1374">
        <w:t>Gredal</w:t>
      </w:r>
      <w:proofErr w:type="spellEnd"/>
      <w:r w:rsidRPr="00DC1374">
        <w:t xml:space="preserve"> O, Hansen J, Weisskopf MG. Comparison of diagnoses of amyotrophic lateral sclerosis by use of death certificates and hospital discharge data in the Danish population. </w:t>
      </w:r>
      <w:r w:rsidRPr="00DC1374">
        <w:rPr>
          <w:i/>
          <w:iCs/>
        </w:rPr>
        <w:t>Amyotrophic Lateral Sclerosis and Frontotemporal Degeneration</w:t>
      </w:r>
      <w:r w:rsidRPr="00DC1374">
        <w:t>. 2015;16(3-4):224-229.</w:t>
      </w:r>
    </w:p>
    <w:p w14:paraId="3E6E5227" w14:textId="77777777" w:rsidR="00DC1374" w:rsidRPr="00DC1374" w:rsidRDefault="00DC1374" w:rsidP="00DC1374">
      <w:pPr>
        <w:pStyle w:val="Bibliography"/>
      </w:pPr>
      <w:r w:rsidRPr="00DC1374">
        <w:t xml:space="preserve">49. </w:t>
      </w:r>
      <w:r w:rsidRPr="00DC1374">
        <w:tab/>
        <w:t xml:space="preserve">Pedersen CB. The Danish civil registration system. </w:t>
      </w:r>
      <w:r w:rsidRPr="00DC1374">
        <w:rPr>
          <w:i/>
          <w:iCs/>
        </w:rPr>
        <w:t>Scandinavian journal of public health</w:t>
      </w:r>
      <w:r w:rsidRPr="00DC1374">
        <w:t>. 2011;39(7_suppl):22-25.</w:t>
      </w:r>
    </w:p>
    <w:p w14:paraId="29526814" w14:textId="77777777" w:rsidR="00DC1374" w:rsidRPr="00DC1374" w:rsidRDefault="00DC1374" w:rsidP="00DC1374">
      <w:pPr>
        <w:pStyle w:val="Bibliography"/>
      </w:pPr>
      <w:r w:rsidRPr="00DC1374">
        <w:t xml:space="preserve">50. </w:t>
      </w:r>
      <w:r w:rsidRPr="00DC1374">
        <w:tab/>
      </w:r>
      <w:proofErr w:type="spellStart"/>
      <w:r w:rsidRPr="00DC1374">
        <w:t>Langholz</w:t>
      </w:r>
      <w:proofErr w:type="spellEnd"/>
      <w:r w:rsidRPr="00DC1374">
        <w:t xml:space="preserve"> B, Goldstein L. Risk set sampling in epidemiologic cohort studies. </w:t>
      </w:r>
      <w:r w:rsidRPr="00DC1374">
        <w:rPr>
          <w:i/>
          <w:iCs/>
        </w:rPr>
        <w:t>Statistical Science</w:t>
      </w:r>
      <w:r w:rsidRPr="00DC1374">
        <w:t>. Published online 1996:35-53.</w:t>
      </w:r>
    </w:p>
    <w:p w14:paraId="596F8CCC" w14:textId="77777777" w:rsidR="00DC1374" w:rsidRPr="00DC1374" w:rsidRDefault="00DC1374" w:rsidP="00DC1374">
      <w:pPr>
        <w:pStyle w:val="Bibliography"/>
      </w:pPr>
      <w:r w:rsidRPr="00DC1374">
        <w:t xml:space="preserve">51. </w:t>
      </w:r>
      <w:r w:rsidRPr="00DC1374">
        <w:tab/>
      </w:r>
      <w:proofErr w:type="spellStart"/>
      <w:r w:rsidRPr="00DC1374">
        <w:t>Sillman</w:t>
      </w:r>
      <w:proofErr w:type="spellEnd"/>
      <w:r w:rsidRPr="00DC1374">
        <w:t xml:space="preserve"> S. The relation between ozone, NOx and hydrocarbons in urban and polluted rural environments. </w:t>
      </w:r>
      <w:r w:rsidRPr="00DC1374">
        <w:rPr>
          <w:i/>
          <w:iCs/>
        </w:rPr>
        <w:t>Atmospheric Environment</w:t>
      </w:r>
      <w:r w:rsidRPr="00DC1374">
        <w:t>. 1999;33(12):1821-1845.</w:t>
      </w:r>
    </w:p>
    <w:p w14:paraId="27795D88" w14:textId="77777777" w:rsidR="00DC1374" w:rsidRPr="00DC1374" w:rsidRDefault="00DC1374" w:rsidP="00DC1374">
      <w:pPr>
        <w:pStyle w:val="Bibliography"/>
      </w:pPr>
      <w:r w:rsidRPr="00DC1374">
        <w:t xml:space="preserve">52. </w:t>
      </w:r>
      <w:r w:rsidRPr="00DC1374">
        <w:tab/>
        <w:t xml:space="preserve">Khan J, </w:t>
      </w:r>
      <w:proofErr w:type="spellStart"/>
      <w:r w:rsidRPr="00DC1374">
        <w:t>Kakosimos</w:t>
      </w:r>
      <w:proofErr w:type="spellEnd"/>
      <w:r w:rsidRPr="00DC1374">
        <w:t xml:space="preserve"> K, </w:t>
      </w:r>
      <w:proofErr w:type="spellStart"/>
      <w:r w:rsidRPr="00DC1374">
        <w:t>Raaschou</w:t>
      </w:r>
      <w:proofErr w:type="spellEnd"/>
      <w:r w:rsidRPr="00DC1374">
        <w:t xml:space="preserve">-Nielsen O, et al. Development and performance evaluation of new </w:t>
      </w:r>
      <w:proofErr w:type="spellStart"/>
      <w:r w:rsidRPr="00DC1374">
        <w:t>AirGIS</w:t>
      </w:r>
      <w:proofErr w:type="spellEnd"/>
      <w:r w:rsidRPr="00DC1374">
        <w:t xml:space="preserve">–a GIS based air pollution and human exposure modelling system. </w:t>
      </w:r>
      <w:r w:rsidRPr="00DC1374">
        <w:rPr>
          <w:i/>
          <w:iCs/>
        </w:rPr>
        <w:t>Atmospheric environment</w:t>
      </w:r>
      <w:r w:rsidRPr="00DC1374">
        <w:t>. 2019;198:102-121.</w:t>
      </w:r>
    </w:p>
    <w:p w14:paraId="7605E1B3" w14:textId="77777777" w:rsidR="00DC1374" w:rsidRPr="00DC1374" w:rsidRDefault="00DC1374" w:rsidP="00DC1374">
      <w:pPr>
        <w:pStyle w:val="Bibliography"/>
      </w:pPr>
      <w:r w:rsidRPr="00DC1374">
        <w:t xml:space="preserve">53. </w:t>
      </w:r>
      <w:r w:rsidRPr="00DC1374">
        <w:tab/>
        <w:t xml:space="preserve">Brandt J, Christensen JH, </w:t>
      </w:r>
      <w:proofErr w:type="spellStart"/>
      <w:r w:rsidRPr="00DC1374">
        <w:t>Frohn</w:t>
      </w:r>
      <w:proofErr w:type="spellEnd"/>
      <w:r w:rsidRPr="00DC1374">
        <w:t xml:space="preserve"> LM, </w:t>
      </w:r>
      <w:proofErr w:type="spellStart"/>
      <w:r w:rsidRPr="00DC1374">
        <w:t>Palmgren</w:t>
      </w:r>
      <w:proofErr w:type="spellEnd"/>
      <w:r w:rsidRPr="00DC1374">
        <w:t xml:space="preserve"> F, </w:t>
      </w:r>
      <w:proofErr w:type="spellStart"/>
      <w:r w:rsidRPr="00DC1374">
        <w:t>Berkowicz</w:t>
      </w:r>
      <w:proofErr w:type="spellEnd"/>
      <w:r w:rsidRPr="00DC1374">
        <w:t xml:space="preserve"> R, </w:t>
      </w:r>
      <w:proofErr w:type="spellStart"/>
      <w:r w:rsidRPr="00DC1374">
        <w:t>Zlatev</w:t>
      </w:r>
      <w:proofErr w:type="spellEnd"/>
      <w:r w:rsidRPr="00DC1374">
        <w:t xml:space="preserve"> Z. Operational air pollution forecasts from European to local scale. </w:t>
      </w:r>
      <w:r w:rsidRPr="00DC1374">
        <w:rPr>
          <w:i/>
          <w:iCs/>
        </w:rPr>
        <w:t>Atmospheric Environment</w:t>
      </w:r>
      <w:r w:rsidRPr="00DC1374">
        <w:t>. 2001;35:S91-S98.</w:t>
      </w:r>
    </w:p>
    <w:p w14:paraId="5AB0922D" w14:textId="77777777" w:rsidR="00DC1374" w:rsidRPr="00DC1374" w:rsidRDefault="00DC1374" w:rsidP="00DC1374">
      <w:pPr>
        <w:pStyle w:val="Bibliography"/>
      </w:pPr>
      <w:r w:rsidRPr="00DC1374">
        <w:t xml:space="preserve">54. </w:t>
      </w:r>
      <w:r w:rsidRPr="00DC1374">
        <w:tab/>
        <w:t xml:space="preserve">Brandt J, Christensen J, </w:t>
      </w:r>
      <w:proofErr w:type="spellStart"/>
      <w:r w:rsidRPr="00DC1374">
        <w:t>Frohn</w:t>
      </w:r>
      <w:proofErr w:type="spellEnd"/>
      <w:r w:rsidRPr="00DC1374">
        <w:t xml:space="preserve"> L, </w:t>
      </w:r>
      <w:proofErr w:type="spellStart"/>
      <w:r w:rsidRPr="00DC1374">
        <w:t>Berkowicz</w:t>
      </w:r>
      <w:proofErr w:type="spellEnd"/>
      <w:r w:rsidRPr="00DC1374">
        <w:t xml:space="preserve"> R. Air pollution forecasting from regional to urban street scale—-implementation and validation for two cities in Denmark. </w:t>
      </w:r>
      <w:r w:rsidRPr="00DC1374">
        <w:rPr>
          <w:i/>
          <w:iCs/>
        </w:rPr>
        <w:t>Physics and Chemistry of the Earth, Parts A/B/C</w:t>
      </w:r>
      <w:r w:rsidRPr="00DC1374">
        <w:t>. 2003;28(8):335-344.</w:t>
      </w:r>
    </w:p>
    <w:p w14:paraId="42E4B5D1" w14:textId="77777777" w:rsidR="00DC1374" w:rsidRPr="00DC1374" w:rsidRDefault="00DC1374" w:rsidP="00DC1374">
      <w:pPr>
        <w:pStyle w:val="Bibliography"/>
      </w:pPr>
      <w:r w:rsidRPr="00DC1374">
        <w:lastRenderedPageBreak/>
        <w:t xml:space="preserve">55. </w:t>
      </w:r>
      <w:r w:rsidRPr="00DC1374">
        <w:tab/>
      </w:r>
      <w:proofErr w:type="spellStart"/>
      <w:r w:rsidRPr="00DC1374">
        <w:t>Frohn</w:t>
      </w:r>
      <w:proofErr w:type="spellEnd"/>
      <w:r w:rsidRPr="00DC1374">
        <w:t xml:space="preserve"> LM, </w:t>
      </w:r>
      <w:proofErr w:type="spellStart"/>
      <w:r w:rsidRPr="00DC1374">
        <w:t>Ketzel</w:t>
      </w:r>
      <w:proofErr w:type="spellEnd"/>
      <w:r w:rsidRPr="00DC1374">
        <w:t xml:space="preserve"> M, Christensen JH, et al. Modelling ultrafine particle number concentrations at address resolution in Denmark from 1979-2018–Part 1: Regional and urban scale modelling and evaluation. </w:t>
      </w:r>
      <w:r w:rsidRPr="00DC1374">
        <w:rPr>
          <w:i/>
          <w:iCs/>
        </w:rPr>
        <w:t>Atmospheric Environment</w:t>
      </w:r>
      <w:r w:rsidRPr="00DC1374">
        <w:t>. 2021;264:118631.</w:t>
      </w:r>
    </w:p>
    <w:p w14:paraId="5B1FFB3A" w14:textId="77777777" w:rsidR="00DC1374" w:rsidRPr="00DC1374" w:rsidRDefault="00DC1374" w:rsidP="00DC1374">
      <w:pPr>
        <w:pStyle w:val="Bibliography"/>
      </w:pPr>
      <w:r w:rsidRPr="00DC1374">
        <w:t xml:space="preserve">56. </w:t>
      </w:r>
      <w:r w:rsidRPr="00DC1374">
        <w:tab/>
      </w:r>
      <w:proofErr w:type="spellStart"/>
      <w:r w:rsidRPr="00DC1374">
        <w:t>Raaschou</w:t>
      </w:r>
      <w:proofErr w:type="spellEnd"/>
      <w:r w:rsidRPr="00DC1374">
        <w:t xml:space="preserve">-Nielsen O, Andersen ZJ, </w:t>
      </w:r>
      <w:proofErr w:type="spellStart"/>
      <w:r w:rsidRPr="00DC1374">
        <w:t>Hvidberg</w:t>
      </w:r>
      <w:proofErr w:type="spellEnd"/>
      <w:r w:rsidRPr="00DC1374">
        <w:t xml:space="preserve"> M, et al. Lung cancer incidence and long-term exposure to air pollution from traffic. </w:t>
      </w:r>
      <w:r w:rsidRPr="00DC1374">
        <w:rPr>
          <w:i/>
          <w:iCs/>
        </w:rPr>
        <w:t>Environmental health perspectives</w:t>
      </w:r>
      <w:r w:rsidRPr="00DC1374">
        <w:t>. 2011;119(6):860-865.</w:t>
      </w:r>
    </w:p>
    <w:p w14:paraId="74F5B3EA" w14:textId="77777777" w:rsidR="00DC1374" w:rsidRPr="00DC1374" w:rsidRDefault="00DC1374" w:rsidP="00DC1374">
      <w:pPr>
        <w:pStyle w:val="Bibliography"/>
      </w:pPr>
      <w:r w:rsidRPr="00DC1374">
        <w:t xml:space="preserve">57. </w:t>
      </w:r>
      <w:r w:rsidRPr="00DC1374">
        <w:tab/>
      </w:r>
      <w:proofErr w:type="spellStart"/>
      <w:r w:rsidRPr="00DC1374">
        <w:t>Raaschou</w:t>
      </w:r>
      <w:proofErr w:type="spellEnd"/>
      <w:r w:rsidRPr="00DC1374">
        <w:t xml:space="preserve">-Nielsen O, </w:t>
      </w:r>
      <w:proofErr w:type="spellStart"/>
      <w:r w:rsidRPr="00DC1374">
        <w:t>Sørensen</w:t>
      </w:r>
      <w:proofErr w:type="spellEnd"/>
      <w:r w:rsidRPr="00DC1374">
        <w:t xml:space="preserve"> M, </w:t>
      </w:r>
      <w:proofErr w:type="spellStart"/>
      <w:r w:rsidRPr="00DC1374">
        <w:t>Ketzel</w:t>
      </w:r>
      <w:proofErr w:type="spellEnd"/>
      <w:r w:rsidRPr="00DC1374">
        <w:t xml:space="preserve"> M, et al. Long-term exposure to traffic-related air pollution and diabetes-associated mortality: A cohort study. </w:t>
      </w:r>
      <w:proofErr w:type="spellStart"/>
      <w:r w:rsidRPr="00DC1374">
        <w:rPr>
          <w:i/>
          <w:iCs/>
        </w:rPr>
        <w:t>Diabetologia</w:t>
      </w:r>
      <w:proofErr w:type="spellEnd"/>
      <w:r w:rsidRPr="00DC1374">
        <w:t>. 2013;56(1):36-46.</w:t>
      </w:r>
    </w:p>
    <w:p w14:paraId="1103FBAA" w14:textId="77777777" w:rsidR="00DC1374" w:rsidRPr="00DC1374" w:rsidRDefault="00DC1374" w:rsidP="00DC1374">
      <w:pPr>
        <w:pStyle w:val="Bibliography"/>
      </w:pPr>
      <w:r w:rsidRPr="00DC1374">
        <w:t xml:space="preserve">58. </w:t>
      </w:r>
      <w:r w:rsidRPr="00DC1374">
        <w:tab/>
      </w:r>
      <w:proofErr w:type="spellStart"/>
      <w:r w:rsidRPr="00DC1374">
        <w:t>Sørensen</w:t>
      </w:r>
      <w:proofErr w:type="spellEnd"/>
      <w:r w:rsidRPr="00DC1374">
        <w:t xml:space="preserve"> M, Hoffmann B, </w:t>
      </w:r>
      <w:proofErr w:type="spellStart"/>
      <w:r w:rsidRPr="00DC1374">
        <w:t>Hvidberg</w:t>
      </w:r>
      <w:proofErr w:type="spellEnd"/>
      <w:r w:rsidRPr="00DC1374">
        <w:t xml:space="preserve"> M, et al. Long-term exposure to traffic-related air pollution associated with blood pressure and self-reported hypertension in a Danish cohort. </w:t>
      </w:r>
      <w:r w:rsidRPr="00DC1374">
        <w:rPr>
          <w:i/>
          <w:iCs/>
        </w:rPr>
        <w:t>Environmental health perspectives</w:t>
      </w:r>
      <w:r w:rsidRPr="00DC1374">
        <w:t>. 2012;120(3):418-424.</w:t>
      </w:r>
    </w:p>
    <w:p w14:paraId="60DA72B6" w14:textId="77777777" w:rsidR="00DC1374" w:rsidRPr="00DC1374" w:rsidRDefault="00DC1374" w:rsidP="00DC1374">
      <w:pPr>
        <w:pStyle w:val="Bibliography"/>
      </w:pPr>
      <w:r w:rsidRPr="00DC1374">
        <w:t xml:space="preserve">59. </w:t>
      </w:r>
      <w:r w:rsidRPr="00DC1374">
        <w:tab/>
        <w:t xml:space="preserve">Seinfeld J, </w:t>
      </w:r>
      <w:proofErr w:type="spellStart"/>
      <w:r w:rsidRPr="00DC1374">
        <w:t>Pandis</w:t>
      </w:r>
      <w:proofErr w:type="spellEnd"/>
      <w:r w:rsidRPr="00DC1374">
        <w:t xml:space="preserve"> S. Atmospheric chemistry and physics. 1997. </w:t>
      </w:r>
      <w:r w:rsidRPr="00DC1374">
        <w:rPr>
          <w:i/>
          <w:iCs/>
        </w:rPr>
        <w:t>New York</w:t>
      </w:r>
      <w:r w:rsidRPr="00DC1374">
        <w:t>. Published online 2008.</w:t>
      </w:r>
    </w:p>
    <w:p w14:paraId="376F94AC" w14:textId="77777777" w:rsidR="00DC1374" w:rsidRPr="00DC1374" w:rsidRDefault="00DC1374" w:rsidP="00DC1374">
      <w:pPr>
        <w:pStyle w:val="Bibliography"/>
      </w:pPr>
      <w:r w:rsidRPr="00DC1374">
        <w:t xml:space="preserve">60. </w:t>
      </w:r>
      <w:r w:rsidRPr="00DC1374">
        <w:tab/>
        <w:t xml:space="preserve">Galvin M, Gaffney R, </w:t>
      </w:r>
      <w:proofErr w:type="spellStart"/>
      <w:r w:rsidRPr="00DC1374">
        <w:t>Corr</w:t>
      </w:r>
      <w:proofErr w:type="spellEnd"/>
      <w:r w:rsidRPr="00DC1374">
        <w:t xml:space="preserve"> B, Mays I, Hardiman O. From first symptoms to diagnosis of amyotrophic lateral sclerosis: Perspectives of an Irish informal caregiver cohort—a thematic analysis. </w:t>
      </w:r>
      <w:r w:rsidRPr="00DC1374">
        <w:rPr>
          <w:i/>
          <w:iCs/>
        </w:rPr>
        <w:t>BMJ Open</w:t>
      </w:r>
      <w:r w:rsidRPr="00DC1374">
        <w:t>. 2017;7(3). doi:10.1136/bmjopen-2016-014985</w:t>
      </w:r>
    </w:p>
    <w:p w14:paraId="4EA75B2E" w14:textId="77777777" w:rsidR="00DC1374" w:rsidRPr="00DC1374" w:rsidRDefault="00DC1374" w:rsidP="00DC1374">
      <w:pPr>
        <w:pStyle w:val="Bibliography"/>
      </w:pPr>
      <w:r w:rsidRPr="00DC1374">
        <w:t xml:space="preserve">61. </w:t>
      </w:r>
      <w:r w:rsidRPr="00DC1374">
        <w:tab/>
        <w:t xml:space="preserve">Dickerson AS, Hansen J, Kioumourtzoglou MA, Specht AJ, </w:t>
      </w:r>
      <w:proofErr w:type="spellStart"/>
      <w:r w:rsidRPr="00DC1374">
        <w:t>Gredal</w:t>
      </w:r>
      <w:proofErr w:type="spellEnd"/>
      <w:r w:rsidRPr="00DC1374">
        <w:t xml:space="preserve"> O, Weisskopf MG. Study of occupation and amyotrophic lateral sclerosis in a Danish cohort. </w:t>
      </w:r>
      <w:proofErr w:type="spellStart"/>
      <w:r w:rsidRPr="00DC1374">
        <w:rPr>
          <w:i/>
          <w:iCs/>
        </w:rPr>
        <w:t>Occup</w:t>
      </w:r>
      <w:proofErr w:type="spellEnd"/>
      <w:r w:rsidRPr="00DC1374">
        <w:rPr>
          <w:i/>
          <w:iCs/>
        </w:rPr>
        <w:t xml:space="preserve"> Environ Med</w:t>
      </w:r>
      <w:r w:rsidRPr="00DC1374">
        <w:t>. 2018;75(9):630-638. doi:10.1136/oemed-2018-105110</w:t>
      </w:r>
    </w:p>
    <w:p w14:paraId="0561E59B" w14:textId="77777777" w:rsidR="00DC1374" w:rsidRPr="00DC1374" w:rsidRDefault="00DC1374" w:rsidP="00DC1374">
      <w:pPr>
        <w:pStyle w:val="Bibliography"/>
      </w:pPr>
      <w:r w:rsidRPr="00DC1374">
        <w:t xml:space="preserve">62. </w:t>
      </w:r>
      <w:r w:rsidRPr="00DC1374">
        <w:tab/>
        <w:t xml:space="preserve">Roberts AL, Johnson NJ, Chen JT, </w:t>
      </w:r>
      <w:proofErr w:type="spellStart"/>
      <w:r w:rsidRPr="00DC1374">
        <w:t>Cudkowicz</w:t>
      </w:r>
      <w:proofErr w:type="spellEnd"/>
      <w:r w:rsidRPr="00DC1374">
        <w:t xml:space="preserve"> ME, Weisskopf MG. Race/ethnicity, socioeconomic status, and ALS mortality in the United States. </w:t>
      </w:r>
      <w:r w:rsidRPr="00DC1374">
        <w:rPr>
          <w:i/>
          <w:iCs/>
        </w:rPr>
        <w:t>Neurology</w:t>
      </w:r>
      <w:r w:rsidRPr="00DC1374">
        <w:t>. 2016;87(22):2300-2308.</w:t>
      </w:r>
    </w:p>
    <w:p w14:paraId="17B22262" w14:textId="77777777" w:rsidR="00DC1374" w:rsidRPr="00DC1374" w:rsidRDefault="00DC1374" w:rsidP="00DC1374">
      <w:pPr>
        <w:pStyle w:val="Bibliography"/>
      </w:pPr>
      <w:r w:rsidRPr="00DC1374">
        <w:t xml:space="preserve">63. </w:t>
      </w:r>
      <w:r w:rsidRPr="00DC1374">
        <w:tab/>
        <w:t xml:space="preserve">Bucher BT, Shi J, Pettit RJ, Ferraro J, Chapman WW, </w:t>
      </w:r>
      <w:proofErr w:type="spellStart"/>
      <w:r w:rsidRPr="00DC1374">
        <w:t>Gundlapalli</w:t>
      </w:r>
      <w:proofErr w:type="spellEnd"/>
      <w:r w:rsidRPr="00DC1374">
        <w:t xml:space="preserve"> A. Determination of marital status of patients from structured and unstructured electronic healthcare data. In: </w:t>
      </w:r>
      <w:r w:rsidRPr="00DC1374">
        <w:rPr>
          <w:i/>
          <w:iCs/>
        </w:rPr>
        <w:t>AMIA Annual Symposium Proceedings</w:t>
      </w:r>
      <w:r w:rsidRPr="00DC1374">
        <w:t>. Vol 2019. American Medical Informatics Association; 2019:267.</w:t>
      </w:r>
    </w:p>
    <w:p w14:paraId="27DDD07C" w14:textId="77777777" w:rsidR="00DC1374" w:rsidRPr="00DC1374" w:rsidRDefault="00DC1374" w:rsidP="00DC1374">
      <w:pPr>
        <w:pStyle w:val="Bibliography"/>
      </w:pPr>
      <w:r w:rsidRPr="00DC1374">
        <w:t xml:space="preserve">64. </w:t>
      </w:r>
      <w:r w:rsidRPr="00DC1374">
        <w:tab/>
        <w:t xml:space="preserve">Norman RE, Carpenter DO, Scott J, </w:t>
      </w:r>
      <w:proofErr w:type="spellStart"/>
      <w:r w:rsidRPr="00DC1374">
        <w:t>Brune</w:t>
      </w:r>
      <w:proofErr w:type="spellEnd"/>
      <w:r w:rsidRPr="00DC1374">
        <w:t xml:space="preserve"> MN, Sly PD. Environmental exposures: an underrecognized contribution to noncommunicable diseases. </w:t>
      </w:r>
      <w:r w:rsidRPr="00DC1374">
        <w:rPr>
          <w:i/>
          <w:iCs/>
        </w:rPr>
        <w:t>Reviews on environmental health</w:t>
      </w:r>
      <w:r w:rsidRPr="00DC1374">
        <w:t>. 2013;28(1):59-65.</w:t>
      </w:r>
    </w:p>
    <w:p w14:paraId="0393F872" w14:textId="77777777" w:rsidR="00DC1374" w:rsidRPr="00DC1374" w:rsidRDefault="00DC1374" w:rsidP="00DC1374">
      <w:pPr>
        <w:pStyle w:val="Bibliography"/>
      </w:pPr>
      <w:r w:rsidRPr="00DC1374">
        <w:t xml:space="preserve">65. </w:t>
      </w:r>
      <w:r w:rsidRPr="00DC1374">
        <w:tab/>
        <w:t xml:space="preserve">Rothman KJ, Greenland S, Lash TL, others. </w:t>
      </w:r>
      <w:r w:rsidRPr="00DC1374">
        <w:rPr>
          <w:i/>
          <w:iCs/>
        </w:rPr>
        <w:t>Modern Epidemiology</w:t>
      </w:r>
      <w:r w:rsidRPr="00DC1374">
        <w:t>. Vol 3. Wolters Kluwer Health/Lippincott Williams &amp; Wilkins Philadelphia; 2008.</w:t>
      </w:r>
    </w:p>
    <w:p w14:paraId="5EAEE742" w14:textId="77777777" w:rsidR="00DC1374" w:rsidRPr="00DC1374" w:rsidRDefault="00DC1374" w:rsidP="00DC1374">
      <w:pPr>
        <w:pStyle w:val="Bibliography"/>
      </w:pPr>
      <w:r w:rsidRPr="00DC1374">
        <w:t xml:space="preserve">66. </w:t>
      </w:r>
      <w:r w:rsidRPr="00DC1374">
        <w:tab/>
        <w:t xml:space="preserve">Gelman A, Carlin JB, Stern HS, Dunson DB, </w:t>
      </w:r>
      <w:proofErr w:type="spellStart"/>
      <w:r w:rsidRPr="00DC1374">
        <w:t>Vehtari</w:t>
      </w:r>
      <w:proofErr w:type="spellEnd"/>
      <w:r w:rsidRPr="00DC1374">
        <w:t xml:space="preserve"> A, Rubin DB. </w:t>
      </w:r>
      <w:r w:rsidRPr="00DC1374">
        <w:rPr>
          <w:i/>
          <w:iCs/>
        </w:rPr>
        <w:t>Bayesian Data Analysis, Third Edition</w:t>
      </w:r>
      <w:r w:rsidRPr="00DC1374">
        <w:t>. CRC Press; 2013.</w:t>
      </w:r>
    </w:p>
    <w:p w14:paraId="76EAB181" w14:textId="77777777" w:rsidR="00DC1374" w:rsidRPr="00DC1374" w:rsidRDefault="00DC1374" w:rsidP="00DC1374">
      <w:pPr>
        <w:pStyle w:val="Bibliography"/>
      </w:pPr>
      <w:r w:rsidRPr="00DC1374">
        <w:lastRenderedPageBreak/>
        <w:t xml:space="preserve">67. </w:t>
      </w:r>
      <w:r w:rsidRPr="00DC1374">
        <w:tab/>
      </w:r>
      <w:proofErr w:type="spellStart"/>
      <w:r w:rsidRPr="00DC1374">
        <w:t>Mostofsky</w:t>
      </w:r>
      <w:proofErr w:type="spellEnd"/>
      <w:r w:rsidRPr="00DC1374">
        <w:t xml:space="preserve"> E, Schwartz J, Coull BA, et al. Modeling the association between particle constituents of air pollution and health outcomes. </w:t>
      </w:r>
      <w:r w:rsidRPr="00DC1374">
        <w:rPr>
          <w:i/>
          <w:iCs/>
        </w:rPr>
        <w:t>American journal of epidemiology</w:t>
      </w:r>
      <w:r w:rsidRPr="00DC1374">
        <w:t>. 2012;176(4):317-326.</w:t>
      </w:r>
    </w:p>
    <w:p w14:paraId="24A89C99" w14:textId="77777777" w:rsidR="00DC1374" w:rsidRPr="00DC1374" w:rsidRDefault="00DC1374" w:rsidP="00DC1374">
      <w:pPr>
        <w:pStyle w:val="Bibliography"/>
      </w:pPr>
      <w:r w:rsidRPr="00DC1374">
        <w:t xml:space="preserve">68. </w:t>
      </w:r>
      <w:r w:rsidRPr="00DC1374">
        <w:tab/>
      </w:r>
      <w:proofErr w:type="spellStart"/>
      <w:r w:rsidRPr="00DC1374">
        <w:t>Thunis</w:t>
      </w:r>
      <w:proofErr w:type="spellEnd"/>
      <w:r w:rsidRPr="00DC1374">
        <w:t xml:space="preserve"> P, </w:t>
      </w:r>
      <w:proofErr w:type="spellStart"/>
      <w:r w:rsidRPr="00DC1374">
        <w:t>Degraeuwe</w:t>
      </w:r>
      <w:proofErr w:type="spellEnd"/>
      <w:r w:rsidRPr="00DC1374">
        <w:t xml:space="preserve"> B, </w:t>
      </w:r>
      <w:proofErr w:type="spellStart"/>
      <w:r w:rsidRPr="00DC1374">
        <w:t>Pisoni</w:t>
      </w:r>
      <w:proofErr w:type="spellEnd"/>
      <w:r w:rsidRPr="00DC1374">
        <w:t xml:space="preserve"> E, et al. PM2.5 source allocation in European cities: A SHERPA modelling study. </w:t>
      </w:r>
      <w:r w:rsidRPr="00DC1374">
        <w:rPr>
          <w:i/>
          <w:iCs/>
        </w:rPr>
        <w:t>Atmospheric Environment</w:t>
      </w:r>
      <w:r w:rsidRPr="00DC1374">
        <w:t>. 2018;187:93-106.</w:t>
      </w:r>
    </w:p>
    <w:p w14:paraId="738C616F" w14:textId="77777777" w:rsidR="00DC1374" w:rsidRPr="00DC1374" w:rsidRDefault="00DC1374" w:rsidP="00DC1374">
      <w:pPr>
        <w:pStyle w:val="Bibliography"/>
      </w:pPr>
      <w:r w:rsidRPr="00DC1374">
        <w:t xml:space="preserve">69. </w:t>
      </w:r>
      <w:r w:rsidRPr="00DC1374">
        <w:tab/>
      </w:r>
      <w:proofErr w:type="spellStart"/>
      <w:r w:rsidRPr="00DC1374">
        <w:t>Nuvolone</w:t>
      </w:r>
      <w:proofErr w:type="spellEnd"/>
      <w:r w:rsidRPr="00DC1374">
        <w:t xml:space="preserve"> D, Petri D, </w:t>
      </w:r>
      <w:proofErr w:type="spellStart"/>
      <w:r w:rsidRPr="00DC1374">
        <w:t>Voller</w:t>
      </w:r>
      <w:proofErr w:type="spellEnd"/>
      <w:r w:rsidRPr="00DC1374">
        <w:t xml:space="preserve"> F. The effects of ozone on human health. </w:t>
      </w:r>
      <w:r w:rsidRPr="00DC1374">
        <w:rPr>
          <w:i/>
          <w:iCs/>
        </w:rPr>
        <w:t>Environmental Science and Pollution Research</w:t>
      </w:r>
      <w:r w:rsidRPr="00DC1374">
        <w:t>. 2018;25(9):8074-8088.</w:t>
      </w:r>
    </w:p>
    <w:p w14:paraId="6B82E6F1" w14:textId="77777777" w:rsidR="00DC1374" w:rsidRPr="00DC1374" w:rsidRDefault="00DC1374" w:rsidP="00DC1374">
      <w:pPr>
        <w:pStyle w:val="Bibliography"/>
      </w:pPr>
      <w:r w:rsidRPr="00DC1374">
        <w:t xml:space="preserve">70. </w:t>
      </w:r>
      <w:r w:rsidRPr="00DC1374">
        <w:tab/>
        <w:t xml:space="preserve">Martin R, Peters G, Wilkinson J. Symmetric decomposition of a positive definite matrix. </w:t>
      </w:r>
      <w:proofErr w:type="spellStart"/>
      <w:r w:rsidRPr="00DC1374">
        <w:rPr>
          <w:i/>
          <w:iCs/>
        </w:rPr>
        <w:t>Numerische</w:t>
      </w:r>
      <w:proofErr w:type="spellEnd"/>
      <w:r w:rsidRPr="00DC1374">
        <w:rPr>
          <w:i/>
          <w:iCs/>
        </w:rPr>
        <w:t xml:space="preserve"> </w:t>
      </w:r>
      <w:proofErr w:type="spellStart"/>
      <w:r w:rsidRPr="00DC1374">
        <w:rPr>
          <w:i/>
          <w:iCs/>
        </w:rPr>
        <w:t>Mathematik</w:t>
      </w:r>
      <w:proofErr w:type="spellEnd"/>
      <w:r w:rsidRPr="00DC1374">
        <w:t>. 1965;7(5):362-383.</w:t>
      </w:r>
    </w:p>
    <w:p w14:paraId="17E2A310" w14:textId="77777777" w:rsidR="00DC1374" w:rsidRPr="00DC1374" w:rsidRDefault="00DC1374" w:rsidP="00DC1374">
      <w:pPr>
        <w:pStyle w:val="Bibliography"/>
      </w:pPr>
      <w:r w:rsidRPr="00DC1374">
        <w:t xml:space="preserve">71. </w:t>
      </w:r>
      <w:r w:rsidRPr="00DC1374">
        <w:tab/>
        <w:t xml:space="preserve">Polson NG, Scott JG. On the half-Cauchy prior for a global scale parameter. </w:t>
      </w:r>
      <w:r w:rsidRPr="00DC1374">
        <w:rPr>
          <w:i/>
          <w:iCs/>
        </w:rPr>
        <w:t>Bayesian Analysis</w:t>
      </w:r>
      <w:r w:rsidRPr="00DC1374">
        <w:t>. 2012;7(4):887-902.</w:t>
      </w:r>
    </w:p>
    <w:p w14:paraId="6C966BDC" w14:textId="77777777" w:rsidR="00DC1374" w:rsidRPr="00DC1374" w:rsidRDefault="00DC1374" w:rsidP="00DC1374">
      <w:pPr>
        <w:pStyle w:val="Bibliography"/>
      </w:pPr>
      <w:r w:rsidRPr="00DC1374">
        <w:t xml:space="preserve">72. </w:t>
      </w:r>
      <w:r w:rsidRPr="00DC1374">
        <w:tab/>
        <w:t xml:space="preserve">Gelman A. Prior distributions for variance parameters in hierarchical models (comment on article by Browne and Draper). </w:t>
      </w:r>
      <w:r w:rsidRPr="00DC1374">
        <w:rPr>
          <w:i/>
          <w:iCs/>
        </w:rPr>
        <w:t>Bayesian Anal</w:t>
      </w:r>
      <w:r w:rsidRPr="00DC1374">
        <w:t>. 2006;1(3):515-534. doi:10.1214/06-BA117A</w:t>
      </w:r>
    </w:p>
    <w:p w14:paraId="61B4C8F6" w14:textId="77777777" w:rsidR="00DC1374" w:rsidRPr="00DC1374" w:rsidRDefault="00DC1374" w:rsidP="00DC1374">
      <w:pPr>
        <w:pStyle w:val="Bibliography"/>
      </w:pPr>
      <w:r w:rsidRPr="00DC1374">
        <w:t xml:space="preserve">73. </w:t>
      </w:r>
      <w:r w:rsidRPr="00DC1374">
        <w:tab/>
        <w:t xml:space="preserve">Lewandowski D, </w:t>
      </w:r>
      <w:proofErr w:type="spellStart"/>
      <w:r w:rsidRPr="00DC1374">
        <w:t>Kurowicka</w:t>
      </w:r>
      <w:proofErr w:type="spellEnd"/>
      <w:r w:rsidRPr="00DC1374">
        <w:t xml:space="preserve"> D, Joe H. Generating random correlation matrices based on vines and extended onion method. </w:t>
      </w:r>
      <w:r w:rsidRPr="00DC1374">
        <w:rPr>
          <w:i/>
          <w:iCs/>
        </w:rPr>
        <w:t>Journal of multivariate analysis</w:t>
      </w:r>
      <w:r w:rsidRPr="00DC1374">
        <w:t>. 2009;100(9):1989-2001.</w:t>
      </w:r>
    </w:p>
    <w:p w14:paraId="6F8E70E3" w14:textId="77777777" w:rsidR="00DC1374" w:rsidRPr="00DC1374" w:rsidRDefault="00DC1374" w:rsidP="00DC1374">
      <w:pPr>
        <w:pStyle w:val="Bibliography"/>
      </w:pPr>
      <w:r w:rsidRPr="00DC1374">
        <w:t xml:space="preserve">74. </w:t>
      </w:r>
      <w:r w:rsidRPr="00DC1374">
        <w:tab/>
        <w:t xml:space="preserve">Gelman A, Rubin DB. Inference from iterative simulation using multiple sequences. </w:t>
      </w:r>
      <w:r w:rsidRPr="00DC1374">
        <w:rPr>
          <w:i/>
          <w:iCs/>
        </w:rPr>
        <w:t>Statistical science</w:t>
      </w:r>
      <w:r w:rsidRPr="00DC1374">
        <w:t>. 1992;7(4):457-472.</w:t>
      </w:r>
    </w:p>
    <w:p w14:paraId="468DA768" w14:textId="77777777" w:rsidR="00DC1374" w:rsidRPr="00DC1374" w:rsidRDefault="00DC1374" w:rsidP="00DC1374">
      <w:pPr>
        <w:pStyle w:val="Bibliography"/>
      </w:pPr>
      <w:r w:rsidRPr="00DC1374">
        <w:t xml:space="preserve">75. </w:t>
      </w:r>
      <w:r w:rsidRPr="00DC1374">
        <w:tab/>
        <w:t>R Core Team. R: A language and environment for statistical computing. Published online 2013.</w:t>
      </w:r>
    </w:p>
    <w:p w14:paraId="435C0CD5" w14:textId="77777777" w:rsidR="00DC1374" w:rsidRPr="00DC1374" w:rsidRDefault="00DC1374" w:rsidP="00DC1374">
      <w:pPr>
        <w:pStyle w:val="Bibliography"/>
      </w:pPr>
      <w:r w:rsidRPr="00DC1374">
        <w:t xml:space="preserve">76. </w:t>
      </w:r>
      <w:r w:rsidRPr="00DC1374">
        <w:tab/>
      </w:r>
      <w:proofErr w:type="spellStart"/>
      <w:r w:rsidRPr="00DC1374">
        <w:t>Povedano</w:t>
      </w:r>
      <w:proofErr w:type="spellEnd"/>
      <w:r w:rsidRPr="00DC1374">
        <w:t xml:space="preserve"> M, </w:t>
      </w:r>
      <w:proofErr w:type="spellStart"/>
      <w:r w:rsidRPr="00DC1374">
        <w:t>Saez</w:t>
      </w:r>
      <w:proofErr w:type="spellEnd"/>
      <w:r w:rsidRPr="00DC1374">
        <w:t xml:space="preserve"> M, Martinez-Matos JA, Barceló MA. Spatial assessment of the association between long-term exposure to environmental factors and the occurrence of amyotrophic lateral sclerosis in Catalonia, Spain: A population-based nested case-control study. </w:t>
      </w:r>
      <w:r w:rsidRPr="00DC1374">
        <w:rPr>
          <w:i/>
          <w:iCs/>
        </w:rPr>
        <w:t>Neuroepidemiology</w:t>
      </w:r>
      <w:r w:rsidRPr="00DC1374">
        <w:t>. 2018;51(1-2):33-49.</w:t>
      </w:r>
    </w:p>
    <w:p w14:paraId="3D652F3B" w14:textId="77777777" w:rsidR="00DC1374" w:rsidRPr="00DC1374" w:rsidRDefault="00DC1374" w:rsidP="00DC1374">
      <w:pPr>
        <w:pStyle w:val="Bibliography"/>
      </w:pPr>
      <w:r w:rsidRPr="00DC1374">
        <w:t xml:space="preserve">77. </w:t>
      </w:r>
      <w:r w:rsidRPr="00DC1374">
        <w:tab/>
        <w:t xml:space="preserve">von </w:t>
      </w:r>
      <w:proofErr w:type="spellStart"/>
      <w:r w:rsidRPr="00DC1374">
        <w:t>Schneidemesser</w:t>
      </w:r>
      <w:proofErr w:type="spellEnd"/>
      <w:r w:rsidRPr="00DC1374">
        <w:t xml:space="preserve"> E, Mar KA, Saar D. Black carbon in Europe: Targeting an air Pollutant and climate forcer. Published online 2017.</w:t>
      </w:r>
    </w:p>
    <w:p w14:paraId="6DD1BAD4" w14:textId="77777777" w:rsidR="00DC1374" w:rsidRPr="00DC1374" w:rsidRDefault="00DC1374" w:rsidP="00DC1374">
      <w:pPr>
        <w:pStyle w:val="Bibliography"/>
      </w:pPr>
      <w:r w:rsidRPr="00DC1374">
        <w:t xml:space="preserve">78. </w:t>
      </w:r>
      <w:r w:rsidRPr="00DC1374">
        <w:tab/>
      </w:r>
      <w:proofErr w:type="spellStart"/>
      <w:r w:rsidRPr="00DC1374">
        <w:t>Pamphlett</w:t>
      </w:r>
      <w:proofErr w:type="spellEnd"/>
      <w:r w:rsidRPr="00DC1374">
        <w:t xml:space="preserve"> R, </w:t>
      </w:r>
      <w:proofErr w:type="spellStart"/>
      <w:r w:rsidRPr="00DC1374">
        <w:t>Rikard</w:t>
      </w:r>
      <w:proofErr w:type="spellEnd"/>
      <w:r w:rsidRPr="00DC1374">
        <w:t xml:space="preserve">-Bell A. Different occupations associated with amyotrophic lateral sclerosis: Is diesel exhaust the link? </w:t>
      </w:r>
      <w:proofErr w:type="spellStart"/>
      <w:r w:rsidRPr="00DC1374">
        <w:rPr>
          <w:i/>
          <w:iCs/>
        </w:rPr>
        <w:t>PloS</w:t>
      </w:r>
      <w:proofErr w:type="spellEnd"/>
      <w:r w:rsidRPr="00DC1374">
        <w:rPr>
          <w:i/>
          <w:iCs/>
        </w:rPr>
        <w:t xml:space="preserve"> One</w:t>
      </w:r>
      <w:r w:rsidRPr="00DC1374">
        <w:t>. 2013;8(11):e80993.</w:t>
      </w:r>
    </w:p>
    <w:p w14:paraId="21F95366" w14:textId="77777777" w:rsidR="00DC1374" w:rsidRPr="00DC1374" w:rsidRDefault="00DC1374" w:rsidP="00DC1374">
      <w:pPr>
        <w:pStyle w:val="Bibliography"/>
      </w:pPr>
      <w:r w:rsidRPr="00DC1374">
        <w:t xml:space="preserve">79. </w:t>
      </w:r>
      <w:r w:rsidRPr="00DC1374">
        <w:tab/>
        <w:t xml:space="preserve">Zhang R, Dai Y, Zhang X, et al. Reduced pulmonary function and increased pro-inflammatory cytokines in nanoscale carbon black-exposed workers. </w:t>
      </w:r>
      <w:r w:rsidRPr="00DC1374">
        <w:rPr>
          <w:i/>
          <w:iCs/>
        </w:rPr>
        <w:t xml:space="preserve">Part </w:t>
      </w:r>
      <w:proofErr w:type="spellStart"/>
      <w:r w:rsidRPr="00DC1374">
        <w:rPr>
          <w:i/>
          <w:iCs/>
        </w:rPr>
        <w:t>Fibre</w:t>
      </w:r>
      <w:proofErr w:type="spellEnd"/>
      <w:r w:rsidRPr="00DC1374">
        <w:rPr>
          <w:i/>
          <w:iCs/>
        </w:rPr>
        <w:t xml:space="preserve"> </w:t>
      </w:r>
      <w:proofErr w:type="spellStart"/>
      <w:r w:rsidRPr="00DC1374">
        <w:rPr>
          <w:i/>
          <w:iCs/>
        </w:rPr>
        <w:t>Toxicol</w:t>
      </w:r>
      <w:proofErr w:type="spellEnd"/>
      <w:r w:rsidRPr="00DC1374">
        <w:t>. 2014;11:73. doi:10.1186/s12989-014-0073-1</w:t>
      </w:r>
    </w:p>
    <w:p w14:paraId="7501379C" w14:textId="77777777" w:rsidR="00DC1374" w:rsidRPr="00DC1374" w:rsidRDefault="00DC1374" w:rsidP="00DC1374">
      <w:pPr>
        <w:pStyle w:val="Bibliography"/>
      </w:pPr>
      <w:r w:rsidRPr="00DC1374">
        <w:t xml:space="preserve">80. </w:t>
      </w:r>
      <w:r w:rsidRPr="00DC1374">
        <w:tab/>
        <w:t xml:space="preserve">Gao X, Xu H, Shang J, et al. Ozonized carbon black induces mitochondrial dysfunction and DNA damage. </w:t>
      </w:r>
      <w:r w:rsidRPr="00DC1374">
        <w:rPr>
          <w:i/>
          <w:iCs/>
        </w:rPr>
        <w:t xml:space="preserve">Environ </w:t>
      </w:r>
      <w:proofErr w:type="spellStart"/>
      <w:r w:rsidRPr="00DC1374">
        <w:rPr>
          <w:i/>
          <w:iCs/>
        </w:rPr>
        <w:t>Toxicol</w:t>
      </w:r>
      <w:proofErr w:type="spellEnd"/>
      <w:r w:rsidRPr="00DC1374">
        <w:t>. 2017;32(3):944-955. doi:10.1002/tox.22295</w:t>
      </w:r>
    </w:p>
    <w:p w14:paraId="4ABF476B" w14:textId="77777777" w:rsidR="00DC1374" w:rsidRPr="00DC1374" w:rsidRDefault="00DC1374" w:rsidP="00DC1374">
      <w:pPr>
        <w:pStyle w:val="Bibliography"/>
      </w:pPr>
      <w:r w:rsidRPr="00DC1374">
        <w:lastRenderedPageBreak/>
        <w:t xml:space="preserve">81. </w:t>
      </w:r>
      <w:r w:rsidRPr="00DC1374">
        <w:tab/>
      </w:r>
      <w:proofErr w:type="spellStart"/>
      <w:r w:rsidRPr="00DC1374">
        <w:t>Kyjovska</w:t>
      </w:r>
      <w:proofErr w:type="spellEnd"/>
      <w:r w:rsidRPr="00DC1374">
        <w:t xml:space="preserve"> ZO, Jacobsen NR, Saber AT, et al. DNA damage following pulmonary exposure by instillation to low doses of carbon black (</w:t>
      </w:r>
      <w:proofErr w:type="spellStart"/>
      <w:r w:rsidRPr="00DC1374">
        <w:t>Printex</w:t>
      </w:r>
      <w:proofErr w:type="spellEnd"/>
      <w:r w:rsidRPr="00DC1374">
        <w:t xml:space="preserve"> 90) nanoparticles in mice. </w:t>
      </w:r>
      <w:r w:rsidRPr="00DC1374">
        <w:rPr>
          <w:i/>
          <w:iCs/>
        </w:rPr>
        <w:t>Environ Mol Mutagen</w:t>
      </w:r>
      <w:r w:rsidRPr="00DC1374">
        <w:t>. 2015;56(1):41-49. doi:10.1002/em.21888</w:t>
      </w:r>
    </w:p>
    <w:p w14:paraId="2723B581" w14:textId="77777777" w:rsidR="00DC1374" w:rsidRPr="00DC1374" w:rsidRDefault="00DC1374" w:rsidP="00DC1374">
      <w:pPr>
        <w:pStyle w:val="Bibliography"/>
      </w:pPr>
      <w:r w:rsidRPr="00DC1374">
        <w:t xml:space="preserve">82. </w:t>
      </w:r>
      <w:r w:rsidRPr="00DC1374">
        <w:tab/>
        <w:t xml:space="preserve">Benatar M, Turner MR, </w:t>
      </w:r>
      <w:proofErr w:type="spellStart"/>
      <w:r w:rsidRPr="00DC1374">
        <w:t>Wuu</w:t>
      </w:r>
      <w:proofErr w:type="spellEnd"/>
      <w:r w:rsidRPr="00DC1374">
        <w:t xml:space="preserve"> J. Defining pre-symptomatic amyotrophic lateral sclerosis. </w:t>
      </w:r>
      <w:r w:rsidRPr="00DC1374">
        <w:rPr>
          <w:i/>
          <w:iCs/>
        </w:rPr>
        <w:t>Amyotrophic Lateral Sclerosis and Frontotemporal Degeneration</w:t>
      </w:r>
      <w:r w:rsidRPr="00DC1374">
        <w:t>. 2019;20(5-6):303-309.</w:t>
      </w:r>
    </w:p>
    <w:p w14:paraId="1FF6E357" w14:textId="77777777" w:rsidR="00DC1374" w:rsidRPr="00DC1374" w:rsidRDefault="00DC1374" w:rsidP="00DC1374">
      <w:pPr>
        <w:pStyle w:val="Bibliography"/>
      </w:pPr>
      <w:r w:rsidRPr="00DC1374">
        <w:t xml:space="preserve">83. </w:t>
      </w:r>
      <w:r w:rsidRPr="00DC1374">
        <w:tab/>
        <w:t xml:space="preserve">Benatar M, </w:t>
      </w:r>
      <w:proofErr w:type="spellStart"/>
      <w:r w:rsidRPr="00DC1374">
        <w:t>Wuu</w:t>
      </w:r>
      <w:proofErr w:type="spellEnd"/>
      <w:r w:rsidRPr="00DC1374">
        <w:t xml:space="preserve"> J, </w:t>
      </w:r>
      <w:proofErr w:type="spellStart"/>
      <w:r w:rsidRPr="00DC1374">
        <w:t>McHutchison</w:t>
      </w:r>
      <w:proofErr w:type="spellEnd"/>
      <w:r w:rsidRPr="00DC1374">
        <w:t xml:space="preserve"> C, et al. Preventing amyotrophic lateral sclerosis: insights from pre-symptomatic neurodegenerative diseases. Published online 2021.</w:t>
      </w:r>
    </w:p>
    <w:p w14:paraId="5D7C5366" w14:textId="77777777" w:rsidR="00DC1374" w:rsidRPr="00DC1374" w:rsidRDefault="00DC1374" w:rsidP="00DC1374">
      <w:pPr>
        <w:pStyle w:val="Bibliography"/>
      </w:pPr>
      <w:r w:rsidRPr="00DC1374">
        <w:t xml:space="preserve">84. </w:t>
      </w:r>
      <w:r w:rsidRPr="00DC1374">
        <w:tab/>
        <w:t xml:space="preserve">Eisen A, Kiernan M, </w:t>
      </w:r>
      <w:proofErr w:type="spellStart"/>
      <w:r w:rsidRPr="00DC1374">
        <w:t>Mitsumoto</w:t>
      </w:r>
      <w:proofErr w:type="spellEnd"/>
      <w:r w:rsidRPr="00DC1374">
        <w:t xml:space="preserve"> H, Swash M. Amyotrophic lateral sclerosis: A long preclinical period? </w:t>
      </w:r>
      <w:r w:rsidRPr="00DC1374">
        <w:rPr>
          <w:i/>
          <w:iCs/>
        </w:rPr>
        <w:t>Journal of Neurology, Neurosurgery &amp; Psychiatry</w:t>
      </w:r>
      <w:r w:rsidRPr="00DC1374">
        <w:t>. 2014;85(11):1232-1238.</w:t>
      </w:r>
    </w:p>
    <w:p w14:paraId="0598653F" w14:textId="77777777" w:rsidR="00DC1374" w:rsidRPr="00DC1374" w:rsidRDefault="00DC1374" w:rsidP="00DC1374">
      <w:pPr>
        <w:pStyle w:val="Bibliography"/>
      </w:pPr>
      <w:r w:rsidRPr="00DC1374">
        <w:t xml:space="preserve">85. </w:t>
      </w:r>
      <w:r w:rsidRPr="00DC1374">
        <w:tab/>
        <w:t xml:space="preserve">Weisskopf MG, Webster TF. Trade-offs of personal vs. more proxy exposure measures in environmental epidemiology. </w:t>
      </w:r>
      <w:r w:rsidRPr="00DC1374">
        <w:rPr>
          <w:i/>
          <w:iCs/>
        </w:rPr>
        <w:t>Epidemiology (Cambridge, Mass)</w:t>
      </w:r>
      <w:r w:rsidRPr="00DC1374">
        <w:t>. 2017;28(5):635.</w:t>
      </w:r>
    </w:p>
    <w:p w14:paraId="4270D8A9" w14:textId="77777777" w:rsidR="00DC1374" w:rsidRPr="00DC1374" w:rsidRDefault="00DC1374" w:rsidP="00DC1374">
      <w:pPr>
        <w:pStyle w:val="Bibliography"/>
      </w:pPr>
      <w:r w:rsidRPr="00DC1374">
        <w:t xml:space="preserve">86. </w:t>
      </w:r>
      <w:r w:rsidRPr="00DC1374">
        <w:tab/>
        <w:t xml:space="preserve">Carroll RJ, Ruppert D, </w:t>
      </w:r>
      <w:proofErr w:type="spellStart"/>
      <w:r w:rsidRPr="00DC1374">
        <w:t>Stefanski</w:t>
      </w:r>
      <w:proofErr w:type="spellEnd"/>
      <w:r w:rsidRPr="00DC1374">
        <w:t xml:space="preserve"> LA, </w:t>
      </w:r>
      <w:proofErr w:type="spellStart"/>
      <w:r w:rsidRPr="00DC1374">
        <w:t>Crainiceanu</w:t>
      </w:r>
      <w:proofErr w:type="spellEnd"/>
      <w:r w:rsidRPr="00DC1374">
        <w:t xml:space="preserve"> CM. </w:t>
      </w:r>
      <w:r w:rsidRPr="00DC1374">
        <w:rPr>
          <w:i/>
          <w:iCs/>
        </w:rPr>
        <w:t>Measurement Error in Nonlinear Models: A Modern Perspective</w:t>
      </w:r>
      <w:r w:rsidRPr="00DC1374">
        <w:t>. CRC press; 2006.</w:t>
      </w:r>
    </w:p>
    <w:p w14:paraId="7E349CC3" w14:textId="77777777" w:rsidR="00DC1374" w:rsidRPr="00DC1374" w:rsidRDefault="00DC1374" w:rsidP="00DC1374">
      <w:pPr>
        <w:pStyle w:val="Bibliography"/>
      </w:pPr>
      <w:r w:rsidRPr="00DC1374">
        <w:t xml:space="preserve">87. </w:t>
      </w:r>
      <w:r w:rsidRPr="00DC1374">
        <w:tab/>
        <w:t xml:space="preserve">Frisch M, Simonsen J. Marriage, cohabitation and mortality in Denmark: national cohort study of 6.5 million persons followed for up to three decades (1982–2011). </w:t>
      </w:r>
      <w:r w:rsidRPr="00DC1374">
        <w:rPr>
          <w:i/>
          <w:iCs/>
        </w:rPr>
        <w:t>International Journal of Epidemiology</w:t>
      </w:r>
      <w:r w:rsidRPr="00DC1374">
        <w:t>. 2013;42(2):559-578.</w:t>
      </w:r>
    </w:p>
    <w:p w14:paraId="436EEF15" w14:textId="77777777" w:rsidR="00DC1374" w:rsidRPr="00DC1374" w:rsidRDefault="00DC1374" w:rsidP="00DC1374">
      <w:pPr>
        <w:pStyle w:val="Bibliography"/>
      </w:pPr>
      <w:r w:rsidRPr="00DC1374">
        <w:t xml:space="preserve">88. </w:t>
      </w:r>
      <w:r w:rsidRPr="00DC1374">
        <w:tab/>
        <w:t xml:space="preserve">Bobb JF, Valeri L, Claus Henn B, et al. Bayesian kernel machine regression for estimating the health effects of multi-pollutant mixtures. </w:t>
      </w:r>
      <w:r w:rsidRPr="00DC1374">
        <w:rPr>
          <w:i/>
          <w:iCs/>
        </w:rPr>
        <w:t>Biostatistics</w:t>
      </w:r>
      <w:r w:rsidRPr="00DC1374">
        <w:t>. 2015;16(3):493-508.</w:t>
      </w:r>
    </w:p>
    <w:p w14:paraId="3891A205" w14:textId="6500D284" w:rsidR="0046514C" w:rsidRDefault="00EA34DC" w:rsidP="0046514C">
      <w:pPr>
        <w:rPr>
          <w:b/>
        </w:rPr>
      </w:pPr>
      <w:r w:rsidRPr="00E31758">
        <w:fldChar w:fldCharType="end"/>
      </w:r>
      <w:r w:rsidR="0046514C">
        <w:rPr>
          <w:b/>
        </w:rPr>
        <w:br w:type="page"/>
      </w:r>
    </w:p>
    <w:p w14:paraId="6EE2D1C0" w14:textId="447E044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r w:rsidR="00C53AC9">
        <w:rPr>
          <w:bCs/>
          <w:color w:val="000000" w:themeColor="text1"/>
          <w:lang w:val="en-GB"/>
        </w:rPr>
        <w:t xml:space="preserve"> for 5-year average </w:t>
      </w:r>
      <w:r w:rsidR="00515144">
        <w:rPr>
          <w:bCs/>
          <w:color w:val="000000" w:themeColor="text1"/>
          <w:lang w:val="en-GB"/>
        </w:rPr>
        <w:t>exposure group</w:t>
      </w:r>
      <w:r w:rsidRPr="00EC68B0">
        <w:rPr>
          <w:bCs/>
          <w:color w:val="000000" w:themeColor="text1"/>
          <w:lang w:val="en-GB"/>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BB783C">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Overall, N = 23,232</w:t>
            </w:r>
            <w:r w:rsidR="00B37D8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ase, N = 3,934</w:t>
            </w:r>
            <w:r w:rsidR="00B37D8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6E60E3" w:rsidRDefault="005572A9" w:rsidP="00BB783C">
            <w:pPr>
              <w:spacing w:before="40" w:after="40" w:line="240" w:lineRule="auto"/>
              <w:ind w:left="100" w:right="100"/>
              <w:jc w:val="center"/>
              <w:rPr>
                <w:sz w:val="18"/>
                <w:szCs w:val="18"/>
              </w:rPr>
            </w:pPr>
            <w:r w:rsidRPr="006E60E3">
              <w:rPr>
                <w:rFonts w:eastAsia="Arial"/>
                <w:color w:val="000000"/>
                <w:sz w:val="18"/>
                <w:szCs w:val="18"/>
              </w:rPr>
              <w:t>Control, N = 19,298</w:t>
            </w:r>
            <w:r w:rsidR="00B37D81">
              <w:rPr>
                <w:rFonts w:eastAsia="Arial"/>
                <w:color w:val="000000"/>
                <w:sz w:val="18"/>
                <w:szCs w:val="18"/>
                <w:vertAlign w:val="superscript"/>
              </w:rPr>
              <w:t>a</w:t>
            </w:r>
          </w:p>
        </w:tc>
      </w:tr>
      <w:tr w:rsidR="005572A9" w:rsidRPr="00A40263"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6E60E3" w:rsidRDefault="005B5B51" w:rsidP="00BB783C">
            <w:pPr>
              <w:spacing w:before="100" w:after="100" w:line="240" w:lineRule="auto"/>
              <w:ind w:left="100" w:right="100"/>
              <w:rPr>
                <w:sz w:val="18"/>
                <w:szCs w:val="18"/>
              </w:rPr>
            </w:pPr>
            <w:r>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oup 9 (</w:t>
            </w:r>
            <w:r w:rsidR="00963910">
              <w:rPr>
                <w:rFonts w:eastAsia="Arial"/>
                <w:color w:val="000000"/>
                <w:sz w:val="18"/>
                <w:szCs w:val="18"/>
              </w:rPr>
              <w:t>Unknown</w:t>
            </w:r>
            <w:r w:rsidRPr="006E60E3">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BB783C">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6E60E3" w:rsidRDefault="006D7459" w:rsidP="00BB783C">
            <w:pPr>
              <w:spacing w:before="100" w:after="100" w:line="240" w:lineRule="auto"/>
              <w:ind w:left="300" w:right="100"/>
              <w:rPr>
                <w:sz w:val="18"/>
                <w:szCs w:val="18"/>
              </w:rPr>
            </w:pPr>
            <w:r>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6E60E3" w:rsidRDefault="007C564A" w:rsidP="00BB783C">
            <w:pPr>
              <w:spacing w:before="100" w:after="100" w:line="240" w:lineRule="auto"/>
              <w:ind w:left="100" w:right="100"/>
              <w:rPr>
                <w:sz w:val="18"/>
                <w:szCs w:val="18"/>
              </w:rPr>
            </w:pPr>
            <w:r>
              <w:rPr>
                <w:rFonts w:eastAsia="Arial"/>
                <w:b/>
                <w:color w:val="000000"/>
                <w:sz w:val="18"/>
                <w:szCs w:val="18"/>
              </w:rPr>
              <w:t>Last reported p</w:t>
            </w:r>
            <w:r w:rsidR="005572A9" w:rsidRPr="006E60E3">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BB783C">
            <w:pPr>
              <w:spacing w:before="100" w:after="100" w:line="240" w:lineRule="auto"/>
              <w:ind w:left="100" w:right="100"/>
              <w:jc w:val="center"/>
              <w:rPr>
                <w:sz w:val="18"/>
                <w:szCs w:val="18"/>
              </w:rPr>
            </w:pPr>
          </w:p>
        </w:tc>
      </w:tr>
      <w:tr w:rsidR="005572A9" w:rsidRPr="00A40263"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BB783C">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BB783C">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6E60E3" w:rsidRDefault="0032512E"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6E60E3">
              <w:rPr>
                <w:rFonts w:eastAsia="Arial"/>
                <w:color w:val="000000"/>
                <w:sz w:val="18"/>
                <w:szCs w:val="18"/>
              </w:rPr>
              <w:t>Mean</w:t>
            </w:r>
            <w:proofErr w:type="spellEnd"/>
            <w:r w:rsidR="005572A9" w:rsidRPr="006E60E3">
              <w:rPr>
                <w:rFonts w:eastAsia="Arial"/>
                <w:color w:val="000000"/>
                <w:sz w:val="18"/>
                <w:szCs w:val="18"/>
              </w:rPr>
              <w:t xml:space="preserve">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BB783C">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Overall, N = 23,232</w:t>
            </w:r>
            <w:r w:rsidR="00100853">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ase, N = 3,934</w:t>
            </w:r>
            <w:r w:rsidR="00100853">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9C4CB7" w:rsidRDefault="005572A9" w:rsidP="00BB783C">
            <w:pPr>
              <w:spacing w:before="40" w:after="40" w:line="240" w:lineRule="auto"/>
              <w:ind w:left="100" w:right="100"/>
              <w:jc w:val="center"/>
              <w:rPr>
                <w:sz w:val="18"/>
                <w:szCs w:val="18"/>
              </w:rPr>
            </w:pPr>
            <w:r w:rsidRPr="009C4CB7">
              <w:rPr>
                <w:rFonts w:eastAsia="Arial"/>
                <w:color w:val="000000"/>
                <w:sz w:val="18"/>
                <w:szCs w:val="18"/>
              </w:rPr>
              <w:t>Control, N = 19,298</w:t>
            </w:r>
            <w:r w:rsidR="00100853">
              <w:rPr>
                <w:rFonts w:eastAsia="Arial"/>
                <w:color w:val="000000"/>
                <w:sz w:val="18"/>
                <w:szCs w:val="18"/>
                <w:vertAlign w:val="superscript"/>
              </w:rPr>
              <w:t>a</w:t>
            </w:r>
          </w:p>
        </w:tc>
      </w:tr>
      <w:tr w:rsidR="005572A9" w:rsidRPr="009C4CB7"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BB783C">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0.85 (0.42)</w:t>
            </w:r>
          </w:p>
        </w:tc>
      </w:tr>
      <w:tr w:rsidR="003C2E88" w:rsidRPr="009C4CB7" w14:paraId="3988FE85" w14:textId="77777777" w:rsidTr="00BB783C">
        <w:trPr>
          <w:cantSplit/>
          <w:jc w:val="center"/>
        </w:trPr>
        <w:tc>
          <w:tcPr>
            <w:tcW w:w="1267" w:type="dxa"/>
            <w:shd w:val="clear" w:color="auto" w:fill="FFFFFF"/>
            <w:tcMar>
              <w:top w:w="0" w:type="dxa"/>
              <w:left w:w="0" w:type="dxa"/>
              <w:bottom w:w="0" w:type="dxa"/>
              <w:right w:w="0" w:type="dxa"/>
            </w:tcMar>
          </w:tcPr>
          <w:p w14:paraId="66192FFC" w14:textId="0F7173CF" w:rsidR="003C2E88" w:rsidRPr="00B25C43" w:rsidRDefault="003C2E88" w:rsidP="003C2E88">
            <w:pPr>
              <w:spacing w:before="100" w:after="100" w:line="240" w:lineRule="auto"/>
              <w:ind w:left="100" w:right="100"/>
              <w:rPr>
                <w:sz w:val="18"/>
                <w:szCs w:val="18"/>
              </w:rPr>
            </w:pPr>
            <w:r w:rsidRPr="00B25C43">
              <w:rPr>
                <w:rFonts w:eastAsia="Arial"/>
                <w:b/>
                <w:color w:val="000000"/>
                <w:sz w:val="18"/>
                <w:szCs w:val="18"/>
              </w:rPr>
              <w:t>non-EC PM2</w:t>
            </w:r>
            <w:r w:rsidRPr="003A344D">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6F52C0F2" w14:textId="28DC844B"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54C0F20F" w14:textId="6328AFCD"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091303E4" w14:textId="6BD64505" w:rsidR="003C2E88" w:rsidRPr="00B25C43" w:rsidRDefault="003C2E88" w:rsidP="003C2E88">
            <w:pPr>
              <w:spacing w:before="100" w:after="100" w:line="240" w:lineRule="auto"/>
              <w:ind w:left="100" w:right="100"/>
              <w:jc w:val="center"/>
              <w:rPr>
                <w:sz w:val="18"/>
                <w:szCs w:val="18"/>
              </w:rPr>
            </w:pPr>
            <w:r w:rsidRPr="00B25C43">
              <w:rPr>
                <w:rFonts w:eastAsia="Arial"/>
                <w:color w:val="000000"/>
                <w:sz w:val="18"/>
                <w:szCs w:val="18"/>
              </w:rPr>
              <w:t>11.76 (2.37)</w:t>
            </w:r>
          </w:p>
        </w:tc>
      </w:tr>
      <w:tr w:rsidR="005572A9" w:rsidRPr="009C4CB7" w14:paraId="07727BB6" w14:textId="77777777" w:rsidTr="00BB783C">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BB783C">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BB783C">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BB783C">
        <w:trPr>
          <w:cantSplit/>
          <w:jc w:val="center"/>
        </w:trPr>
        <w:tc>
          <w:tcPr>
            <w:tcW w:w="7911" w:type="dxa"/>
            <w:gridSpan w:val="4"/>
            <w:shd w:val="clear" w:color="auto" w:fill="FFFFFF"/>
            <w:tcMar>
              <w:top w:w="0" w:type="dxa"/>
              <w:left w:w="0" w:type="dxa"/>
              <w:bottom w:w="0" w:type="dxa"/>
              <w:right w:w="0" w:type="dxa"/>
            </w:tcMar>
            <w:vAlign w:val="center"/>
          </w:tcPr>
          <w:p w14:paraId="4E00AFDC" w14:textId="384CFA62" w:rsidR="005572A9" w:rsidRPr="009C4CB7" w:rsidRDefault="00100853" w:rsidP="00BB783C">
            <w:pPr>
              <w:spacing w:before="100" w:after="100" w:line="240" w:lineRule="auto"/>
              <w:ind w:left="100" w:right="100"/>
              <w:rPr>
                <w:sz w:val="18"/>
                <w:szCs w:val="18"/>
              </w:rPr>
            </w:pPr>
            <w:proofErr w:type="spellStart"/>
            <w:r>
              <w:rPr>
                <w:rFonts w:eastAsia="Arial"/>
                <w:color w:val="000000"/>
                <w:sz w:val="18"/>
                <w:szCs w:val="18"/>
                <w:vertAlign w:val="superscript"/>
              </w:rPr>
              <w:t>a</w:t>
            </w:r>
            <w:r w:rsidR="005572A9" w:rsidRPr="009C4CB7">
              <w:rPr>
                <w:rFonts w:eastAsia="Arial"/>
                <w:color w:val="000000"/>
                <w:sz w:val="18"/>
                <w:szCs w:val="18"/>
              </w:rPr>
              <w:t>Mean</w:t>
            </w:r>
            <w:proofErr w:type="spellEnd"/>
            <w:r w:rsidR="005572A9" w:rsidRPr="009C4CB7">
              <w:rPr>
                <w:rFonts w:eastAsia="Arial"/>
                <w:color w:val="000000"/>
                <w:sz w:val="18"/>
                <w:szCs w:val="18"/>
              </w:rPr>
              <w:t xml:space="preserve"> (SD)</w:t>
            </w:r>
          </w:p>
        </w:tc>
      </w:tr>
    </w:tbl>
    <w:p w14:paraId="068015F0" w14:textId="77777777" w:rsidR="00A4070E" w:rsidRDefault="00A4070E" w:rsidP="005572A9">
      <w:pPr>
        <w:rPr>
          <w:b/>
          <w:bCs/>
          <w:color w:val="000000" w:themeColor="text1"/>
        </w:rPr>
        <w:sectPr w:rsidR="00A4070E"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984243" w:rsidRDefault="00984243" w:rsidP="00670539">
      <w:pPr>
        <w:jc w:val="both"/>
        <w:rPr>
          <w:b/>
          <w:bCs/>
          <w:color w:val="000000" w:themeColor="text1"/>
        </w:rPr>
      </w:pPr>
      <w:r>
        <w:rPr>
          <w:b/>
          <w:bCs/>
          <w:color w:val="000000" w:themeColor="text1"/>
        </w:rPr>
        <w:lastRenderedPageBreak/>
        <w:t>Figure Captions</w:t>
      </w:r>
    </w:p>
    <w:p w14:paraId="4EF5D41E" w14:textId="77777777" w:rsidR="00984243" w:rsidRDefault="00984243" w:rsidP="00670539">
      <w:pPr>
        <w:jc w:val="both"/>
        <w:rPr>
          <w:b/>
          <w:bCs/>
          <w:color w:val="000000" w:themeColor="text1"/>
        </w:rPr>
      </w:pPr>
    </w:p>
    <w:p w14:paraId="53753560" w14:textId="288971D6" w:rsidR="00465B62" w:rsidRDefault="005572A9" w:rsidP="00670539">
      <w:pPr>
        <w:jc w:val="both"/>
        <w:rPr>
          <w:b/>
          <w:bCs/>
          <w:color w:val="000000" w:themeColor="text1"/>
        </w:rPr>
      </w:pPr>
      <w:r w:rsidRPr="00BE40FA">
        <w:rPr>
          <w:b/>
          <w:bCs/>
          <w:color w:val="000000" w:themeColor="text1"/>
        </w:rPr>
        <w:t>Figure 1</w:t>
      </w:r>
      <w:r w:rsidRPr="00BE40FA">
        <w:rPr>
          <w:color w:val="000000" w:themeColor="text1"/>
        </w:rPr>
        <w:t>.</w:t>
      </w:r>
      <w:r>
        <w:rPr>
          <w:color w:val="000000" w:themeColor="text1"/>
        </w:rPr>
        <w:t xml:space="preserve"> Spearman</w:t>
      </w:r>
      <w:r w:rsidRPr="00BE40FA">
        <w:rPr>
          <w:b/>
          <w:bCs/>
          <w:color w:val="000000" w:themeColor="text1"/>
        </w:rPr>
        <w:t xml:space="preserve"> </w:t>
      </w:r>
      <w:r>
        <w:rPr>
          <w:bCs/>
        </w:rPr>
        <w:t>c</w:t>
      </w:r>
      <w:r w:rsidRPr="00BE40FA">
        <w:rPr>
          <w:bCs/>
        </w:rPr>
        <w:t xml:space="preserve">orrelation </w:t>
      </w:r>
      <w:r>
        <w:rPr>
          <w:bCs/>
        </w:rPr>
        <w:t xml:space="preserve">of </w:t>
      </w:r>
      <w:r w:rsidR="00557887">
        <w:rPr>
          <w:bCs/>
        </w:rPr>
        <w:t xml:space="preserve">1,- </w:t>
      </w:r>
      <w:r>
        <w:rPr>
          <w:bCs/>
        </w:rPr>
        <w:t>5-</w:t>
      </w:r>
      <w:r w:rsidR="00557887">
        <w:rPr>
          <w:bCs/>
        </w:rPr>
        <w:t>, and 10-</w:t>
      </w:r>
      <w:r>
        <w:rPr>
          <w:bCs/>
        </w:rPr>
        <w:t>year average pollutant concentrations</w:t>
      </w:r>
      <w:r w:rsidRPr="00BE40FA">
        <w:rPr>
          <w:bCs/>
        </w:rPr>
        <w:t>.</w:t>
      </w:r>
    </w:p>
    <w:p w14:paraId="414EFA1C" w14:textId="77777777" w:rsidR="00465B62" w:rsidRDefault="00465B62" w:rsidP="00670539">
      <w:pPr>
        <w:jc w:val="both"/>
        <w:rPr>
          <w:b/>
          <w:bCs/>
          <w:color w:val="000000" w:themeColor="text1"/>
        </w:rPr>
      </w:pPr>
    </w:p>
    <w:p w14:paraId="2CB3CE13" w14:textId="31913B46" w:rsidR="005572A9" w:rsidRPr="00EE472E" w:rsidRDefault="005572A9" w:rsidP="00670539">
      <w:pPr>
        <w:jc w:val="both"/>
        <w:rPr>
          <w:bCs/>
        </w:rPr>
      </w:pPr>
      <w:r w:rsidRPr="00BE40FA">
        <w:rPr>
          <w:b/>
          <w:bCs/>
          <w:color w:val="000000" w:themeColor="text1"/>
        </w:rPr>
        <w:t>Figure 2</w:t>
      </w:r>
      <w:r w:rsidRPr="00BE40FA">
        <w:rPr>
          <w:color w:val="000000" w:themeColor="text1"/>
        </w:rPr>
        <w:t xml:space="preserve">. </w:t>
      </w:r>
      <w:r>
        <w:rPr>
          <w:bCs/>
        </w:rPr>
        <w:t xml:space="preserve">Percentage change in odds of ALS diagnosis per 1-, 5- and 10-year average standard deviation </w:t>
      </w:r>
      <w:r w:rsidR="00FD6489">
        <w:rPr>
          <w:bCs/>
        </w:rPr>
        <w:t xml:space="preserve">(SD) </w:t>
      </w:r>
      <w:r>
        <w:rPr>
          <w:bCs/>
        </w:rPr>
        <w:t>increase for each pollutant</w:t>
      </w:r>
      <w:r w:rsidR="003E1E3E">
        <w:rPr>
          <w:bCs/>
        </w:rPr>
        <w:t>. Results are from the Bayesian hierarchical model including each of EC, NO</w:t>
      </w:r>
      <w:r w:rsidR="003E1E3E" w:rsidRPr="003E1E3E">
        <w:rPr>
          <w:bCs/>
          <w:vertAlign w:val="subscript"/>
        </w:rPr>
        <w:t>x</w:t>
      </w:r>
      <w:r w:rsidR="003E1E3E">
        <w:rPr>
          <w:bCs/>
        </w:rPr>
        <w:t xml:space="preserve">, CO, and </w:t>
      </w:r>
      <w:r w:rsidR="00E821E9">
        <w:rPr>
          <w:bCs/>
        </w:rPr>
        <w:t xml:space="preserve">non-EC </w:t>
      </w:r>
      <w:r w:rsidR="003E1E3E">
        <w:rPr>
          <w:bCs/>
        </w:rPr>
        <w:t>PM</w:t>
      </w:r>
      <w:r w:rsidR="003E1E3E" w:rsidRPr="003E1E3E">
        <w:rPr>
          <w:bCs/>
          <w:vertAlign w:val="subscript"/>
        </w:rPr>
        <w:t>2.5</w:t>
      </w:r>
      <w:r w:rsidR="00E821E9">
        <w:rPr>
          <w:bCs/>
        </w:rPr>
        <w:t xml:space="preserve"> together,</w:t>
      </w:r>
      <w:r w:rsidR="00825EEE">
        <w:rPr>
          <w:bCs/>
        </w:rPr>
        <w:t xml:space="preserve"> and were</w:t>
      </w:r>
      <w:r w:rsidR="00470D7F">
        <w:rPr>
          <w:bCs/>
        </w:rPr>
        <w:t xml:space="preserve"> additionally</w:t>
      </w:r>
      <w:r w:rsidR="00825EEE">
        <w:rPr>
          <w:bCs/>
        </w:rPr>
        <w:t xml:space="preserve"> adjusted by </w:t>
      </w:r>
      <w:r w:rsidR="00A74998" w:rsidRPr="00A74998">
        <w:rPr>
          <w:bCs/>
        </w:rPr>
        <w:t>age, sex, year of birth, vital status</w:t>
      </w:r>
      <w:r w:rsidR="00A74998">
        <w:rPr>
          <w:bCs/>
        </w:rPr>
        <w:t>,</w:t>
      </w:r>
      <w:r w:rsidR="00A74998" w:rsidRPr="00A74998">
        <w:rPr>
          <w:bCs/>
        </w:rPr>
        <w:t xml:space="preserve"> </w:t>
      </w:r>
      <w:r w:rsidR="0084377A">
        <w:rPr>
          <w:bCs/>
        </w:rPr>
        <w:t>socioeconomic status</w:t>
      </w:r>
      <w:r w:rsidR="00825EEE" w:rsidRPr="00825EEE">
        <w:rPr>
          <w:bCs/>
        </w:rPr>
        <w:t xml:space="preserve">, civil status, </w:t>
      </w:r>
      <w:r w:rsidR="008145A9" w:rsidRPr="008145A9">
        <w:rPr>
          <w:bCs/>
        </w:rPr>
        <w:t xml:space="preserve">last reported place of </w:t>
      </w:r>
      <w:r w:rsidR="00AC2BD0">
        <w:rPr>
          <w:bCs/>
        </w:rPr>
        <w:t xml:space="preserve">residence, and </w:t>
      </w:r>
      <w:r w:rsidR="00825EEE" w:rsidRPr="00825EEE">
        <w:rPr>
          <w:bCs/>
        </w:rPr>
        <w:t>place of birth</w:t>
      </w:r>
      <w:r w:rsidR="00825EEE">
        <w:rPr>
          <w:bCs/>
        </w:rPr>
        <w:t>.</w:t>
      </w:r>
    </w:p>
    <w:sectPr w:rsidR="005572A9" w:rsidRPr="00EE472E"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5DA0E6" w14:textId="77777777" w:rsidR="0023706C" w:rsidRDefault="0023706C">
      <w:pPr>
        <w:spacing w:line="240" w:lineRule="auto"/>
      </w:pPr>
      <w:r>
        <w:separator/>
      </w:r>
    </w:p>
  </w:endnote>
  <w:endnote w:type="continuationSeparator" w:id="0">
    <w:p w14:paraId="75A55E88" w14:textId="77777777" w:rsidR="0023706C" w:rsidRDefault="0023706C">
      <w:pPr>
        <w:spacing w:line="240" w:lineRule="auto"/>
      </w:pPr>
      <w:r>
        <w:continuationSeparator/>
      </w:r>
    </w:p>
  </w:endnote>
  <w:endnote w:type="continuationNotice" w:id="1">
    <w:p w14:paraId="00BF2AAB" w14:textId="77777777" w:rsidR="0023706C" w:rsidRDefault="0023706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DE1031" w14:textId="77777777" w:rsidR="0023706C" w:rsidRDefault="0023706C">
      <w:pPr>
        <w:spacing w:line="240" w:lineRule="auto"/>
      </w:pPr>
      <w:r>
        <w:separator/>
      </w:r>
    </w:p>
  </w:footnote>
  <w:footnote w:type="continuationSeparator" w:id="0">
    <w:p w14:paraId="1FA9D0BD" w14:textId="77777777" w:rsidR="0023706C" w:rsidRDefault="0023706C">
      <w:pPr>
        <w:spacing w:line="240" w:lineRule="auto"/>
      </w:pPr>
      <w:r>
        <w:continuationSeparator/>
      </w:r>
    </w:p>
  </w:footnote>
  <w:footnote w:type="continuationNotice" w:id="1">
    <w:p w14:paraId="7ADE6418" w14:textId="77777777" w:rsidR="0023706C" w:rsidRDefault="0023706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4CE"/>
    <w:rsid w:val="000245AC"/>
    <w:rsid w:val="00024CEC"/>
    <w:rsid w:val="0002529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675"/>
    <w:rsid w:val="000646A8"/>
    <w:rsid w:val="000652D7"/>
    <w:rsid w:val="00065323"/>
    <w:rsid w:val="000672E8"/>
    <w:rsid w:val="0006758A"/>
    <w:rsid w:val="0006794D"/>
    <w:rsid w:val="0006799E"/>
    <w:rsid w:val="00067E35"/>
    <w:rsid w:val="00067E37"/>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42B"/>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6AC"/>
    <w:rsid w:val="000C7700"/>
    <w:rsid w:val="000D1020"/>
    <w:rsid w:val="000D1362"/>
    <w:rsid w:val="000D1B0A"/>
    <w:rsid w:val="000D26DA"/>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6116"/>
    <w:rsid w:val="00176134"/>
    <w:rsid w:val="001762FE"/>
    <w:rsid w:val="00177283"/>
    <w:rsid w:val="00177537"/>
    <w:rsid w:val="001801B2"/>
    <w:rsid w:val="001808E4"/>
    <w:rsid w:val="0018094F"/>
    <w:rsid w:val="00180ED9"/>
    <w:rsid w:val="00181C84"/>
    <w:rsid w:val="001820D2"/>
    <w:rsid w:val="001825B5"/>
    <w:rsid w:val="00182C2F"/>
    <w:rsid w:val="00182E7C"/>
    <w:rsid w:val="00183173"/>
    <w:rsid w:val="00183F88"/>
    <w:rsid w:val="001840D9"/>
    <w:rsid w:val="00184607"/>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8D2"/>
    <w:rsid w:val="00241E02"/>
    <w:rsid w:val="00242E4F"/>
    <w:rsid w:val="00243D5A"/>
    <w:rsid w:val="00244041"/>
    <w:rsid w:val="002457AE"/>
    <w:rsid w:val="0024692D"/>
    <w:rsid w:val="00246B2B"/>
    <w:rsid w:val="00246C02"/>
    <w:rsid w:val="0024740A"/>
    <w:rsid w:val="00247B8F"/>
    <w:rsid w:val="00250434"/>
    <w:rsid w:val="002504DF"/>
    <w:rsid w:val="00250E90"/>
    <w:rsid w:val="00251386"/>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4121"/>
    <w:rsid w:val="002C4316"/>
    <w:rsid w:val="002C49A4"/>
    <w:rsid w:val="002C515A"/>
    <w:rsid w:val="002C5443"/>
    <w:rsid w:val="002C5453"/>
    <w:rsid w:val="002C57B7"/>
    <w:rsid w:val="002C62CE"/>
    <w:rsid w:val="002C679C"/>
    <w:rsid w:val="002C76C8"/>
    <w:rsid w:val="002C7FA0"/>
    <w:rsid w:val="002D0616"/>
    <w:rsid w:val="002D09F5"/>
    <w:rsid w:val="002D0C5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B5"/>
    <w:rsid w:val="002E7EB6"/>
    <w:rsid w:val="002F0591"/>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2082"/>
    <w:rsid w:val="003625A6"/>
    <w:rsid w:val="00362747"/>
    <w:rsid w:val="00363470"/>
    <w:rsid w:val="00365094"/>
    <w:rsid w:val="0036510B"/>
    <w:rsid w:val="003651D2"/>
    <w:rsid w:val="00365C7C"/>
    <w:rsid w:val="0036676F"/>
    <w:rsid w:val="00366957"/>
    <w:rsid w:val="00366E75"/>
    <w:rsid w:val="00367D8A"/>
    <w:rsid w:val="00370E6A"/>
    <w:rsid w:val="0037130C"/>
    <w:rsid w:val="0037154E"/>
    <w:rsid w:val="0037168B"/>
    <w:rsid w:val="003719E1"/>
    <w:rsid w:val="00371EC8"/>
    <w:rsid w:val="003725FD"/>
    <w:rsid w:val="0037330B"/>
    <w:rsid w:val="003733AD"/>
    <w:rsid w:val="00373AC7"/>
    <w:rsid w:val="00373AE7"/>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D91"/>
    <w:rsid w:val="00395882"/>
    <w:rsid w:val="00395B05"/>
    <w:rsid w:val="00397410"/>
    <w:rsid w:val="00397EB5"/>
    <w:rsid w:val="003A0326"/>
    <w:rsid w:val="003A0A6B"/>
    <w:rsid w:val="003A12EA"/>
    <w:rsid w:val="003A16A7"/>
    <w:rsid w:val="003A1749"/>
    <w:rsid w:val="003A17AB"/>
    <w:rsid w:val="003A1E06"/>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61E"/>
    <w:rsid w:val="004A364D"/>
    <w:rsid w:val="004A3A1A"/>
    <w:rsid w:val="004A3CA5"/>
    <w:rsid w:val="004A41F5"/>
    <w:rsid w:val="004A47FE"/>
    <w:rsid w:val="004A4A51"/>
    <w:rsid w:val="004A6071"/>
    <w:rsid w:val="004A6BA8"/>
    <w:rsid w:val="004A6C83"/>
    <w:rsid w:val="004A74F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62B1"/>
    <w:rsid w:val="00516631"/>
    <w:rsid w:val="00516779"/>
    <w:rsid w:val="00517807"/>
    <w:rsid w:val="00517F4A"/>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56B6"/>
    <w:rsid w:val="00535952"/>
    <w:rsid w:val="00536497"/>
    <w:rsid w:val="005375CA"/>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809"/>
    <w:rsid w:val="005A4920"/>
    <w:rsid w:val="005A4957"/>
    <w:rsid w:val="005A496F"/>
    <w:rsid w:val="005A637C"/>
    <w:rsid w:val="005A642D"/>
    <w:rsid w:val="005A7286"/>
    <w:rsid w:val="005B0713"/>
    <w:rsid w:val="005B0A83"/>
    <w:rsid w:val="005B0AA3"/>
    <w:rsid w:val="005B0AC3"/>
    <w:rsid w:val="005B0EB8"/>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FE5"/>
    <w:rsid w:val="005F2940"/>
    <w:rsid w:val="005F3EB4"/>
    <w:rsid w:val="005F4C1F"/>
    <w:rsid w:val="005F4D37"/>
    <w:rsid w:val="005F5146"/>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6E48"/>
    <w:rsid w:val="00627DB2"/>
    <w:rsid w:val="0063002B"/>
    <w:rsid w:val="006309C3"/>
    <w:rsid w:val="00630B43"/>
    <w:rsid w:val="00630E45"/>
    <w:rsid w:val="00631AA4"/>
    <w:rsid w:val="00632287"/>
    <w:rsid w:val="006323DE"/>
    <w:rsid w:val="00632911"/>
    <w:rsid w:val="00633949"/>
    <w:rsid w:val="00633A5F"/>
    <w:rsid w:val="00633F29"/>
    <w:rsid w:val="006341E8"/>
    <w:rsid w:val="00634599"/>
    <w:rsid w:val="00635231"/>
    <w:rsid w:val="00635827"/>
    <w:rsid w:val="006371CE"/>
    <w:rsid w:val="00637E6C"/>
    <w:rsid w:val="006401AD"/>
    <w:rsid w:val="00641EAF"/>
    <w:rsid w:val="006424C1"/>
    <w:rsid w:val="00642697"/>
    <w:rsid w:val="006426A9"/>
    <w:rsid w:val="00642C7F"/>
    <w:rsid w:val="00643397"/>
    <w:rsid w:val="00643616"/>
    <w:rsid w:val="0064383E"/>
    <w:rsid w:val="00644126"/>
    <w:rsid w:val="0064478F"/>
    <w:rsid w:val="006453EA"/>
    <w:rsid w:val="006457C8"/>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9F9"/>
    <w:rsid w:val="006A20D7"/>
    <w:rsid w:val="006A216F"/>
    <w:rsid w:val="006A2361"/>
    <w:rsid w:val="006A2409"/>
    <w:rsid w:val="006A39EE"/>
    <w:rsid w:val="006A477B"/>
    <w:rsid w:val="006A4E3D"/>
    <w:rsid w:val="006A50F5"/>
    <w:rsid w:val="006A5C0C"/>
    <w:rsid w:val="006A6BB2"/>
    <w:rsid w:val="006A7248"/>
    <w:rsid w:val="006A7360"/>
    <w:rsid w:val="006A7AB9"/>
    <w:rsid w:val="006A7E20"/>
    <w:rsid w:val="006B032E"/>
    <w:rsid w:val="006B04A2"/>
    <w:rsid w:val="006B0892"/>
    <w:rsid w:val="006B1879"/>
    <w:rsid w:val="006B19CA"/>
    <w:rsid w:val="006B1B28"/>
    <w:rsid w:val="006B1B36"/>
    <w:rsid w:val="006B2297"/>
    <w:rsid w:val="006B32EE"/>
    <w:rsid w:val="006B3A23"/>
    <w:rsid w:val="006B3AD6"/>
    <w:rsid w:val="006B3B57"/>
    <w:rsid w:val="006B3FF5"/>
    <w:rsid w:val="006B406B"/>
    <w:rsid w:val="006B454B"/>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BA0"/>
    <w:rsid w:val="00726FE1"/>
    <w:rsid w:val="00730A8E"/>
    <w:rsid w:val="00730B9D"/>
    <w:rsid w:val="00731418"/>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96F"/>
    <w:rsid w:val="00790D26"/>
    <w:rsid w:val="007914CD"/>
    <w:rsid w:val="0079198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684F"/>
    <w:rsid w:val="007D6BBF"/>
    <w:rsid w:val="007D711B"/>
    <w:rsid w:val="007E091D"/>
    <w:rsid w:val="007E133D"/>
    <w:rsid w:val="007E21BB"/>
    <w:rsid w:val="007E2FB4"/>
    <w:rsid w:val="007E3750"/>
    <w:rsid w:val="007E40FA"/>
    <w:rsid w:val="007E6FF5"/>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7101"/>
    <w:rsid w:val="00887451"/>
    <w:rsid w:val="00887A87"/>
    <w:rsid w:val="0089018E"/>
    <w:rsid w:val="0089056B"/>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E8D"/>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1120"/>
    <w:rsid w:val="008C11F2"/>
    <w:rsid w:val="008C14E2"/>
    <w:rsid w:val="008C1DEC"/>
    <w:rsid w:val="008C236A"/>
    <w:rsid w:val="008C28EE"/>
    <w:rsid w:val="008C2912"/>
    <w:rsid w:val="008C398C"/>
    <w:rsid w:val="008C3F10"/>
    <w:rsid w:val="008C431E"/>
    <w:rsid w:val="008C522A"/>
    <w:rsid w:val="008C5B2A"/>
    <w:rsid w:val="008C73CC"/>
    <w:rsid w:val="008C75BC"/>
    <w:rsid w:val="008C79F3"/>
    <w:rsid w:val="008C7D68"/>
    <w:rsid w:val="008C7E19"/>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7A9"/>
    <w:rsid w:val="00A61D92"/>
    <w:rsid w:val="00A62012"/>
    <w:rsid w:val="00A62419"/>
    <w:rsid w:val="00A6244C"/>
    <w:rsid w:val="00A62529"/>
    <w:rsid w:val="00A63561"/>
    <w:rsid w:val="00A6368E"/>
    <w:rsid w:val="00A655A8"/>
    <w:rsid w:val="00A65D5A"/>
    <w:rsid w:val="00A66296"/>
    <w:rsid w:val="00A663A1"/>
    <w:rsid w:val="00A66DD1"/>
    <w:rsid w:val="00A674AE"/>
    <w:rsid w:val="00A70F53"/>
    <w:rsid w:val="00A71B3D"/>
    <w:rsid w:val="00A72CAA"/>
    <w:rsid w:val="00A72ECB"/>
    <w:rsid w:val="00A732CC"/>
    <w:rsid w:val="00A73A03"/>
    <w:rsid w:val="00A74998"/>
    <w:rsid w:val="00A75425"/>
    <w:rsid w:val="00A756DC"/>
    <w:rsid w:val="00A7593E"/>
    <w:rsid w:val="00A759D0"/>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608"/>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6A3"/>
    <w:rsid w:val="00BD7814"/>
    <w:rsid w:val="00BD79F1"/>
    <w:rsid w:val="00BE006A"/>
    <w:rsid w:val="00BE050E"/>
    <w:rsid w:val="00BE0745"/>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CDB"/>
    <w:rsid w:val="00C01363"/>
    <w:rsid w:val="00C013F5"/>
    <w:rsid w:val="00C02079"/>
    <w:rsid w:val="00C025D0"/>
    <w:rsid w:val="00C02715"/>
    <w:rsid w:val="00C02CFF"/>
    <w:rsid w:val="00C03A39"/>
    <w:rsid w:val="00C03D6A"/>
    <w:rsid w:val="00C042E8"/>
    <w:rsid w:val="00C05AA3"/>
    <w:rsid w:val="00C05FAC"/>
    <w:rsid w:val="00C0671D"/>
    <w:rsid w:val="00C07538"/>
    <w:rsid w:val="00C077D4"/>
    <w:rsid w:val="00C1044A"/>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90D"/>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A018D"/>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CCB"/>
    <w:rsid w:val="00CF2FBA"/>
    <w:rsid w:val="00CF37A2"/>
    <w:rsid w:val="00CF3CC1"/>
    <w:rsid w:val="00CF3DB8"/>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5370"/>
    <w:rsid w:val="00DD5D86"/>
    <w:rsid w:val="00DD6409"/>
    <w:rsid w:val="00DD68F6"/>
    <w:rsid w:val="00DD6C83"/>
    <w:rsid w:val="00DD7CF7"/>
    <w:rsid w:val="00DE04C9"/>
    <w:rsid w:val="00DE0C97"/>
    <w:rsid w:val="00DE1620"/>
    <w:rsid w:val="00DE163B"/>
    <w:rsid w:val="00DE1875"/>
    <w:rsid w:val="00DE2255"/>
    <w:rsid w:val="00DE253D"/>
    <w:rsid w:val="00DE2AB3"/>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7A04"/>
    <w:rsid w:val="00E20F2C"/>
    <w:rsid w:val="00E21017"/>
    <w:rsid w:val="00E210FF"/>
    <w:rsid w:val="00E2182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A4C"/>
    <w:rsid w:val="00E4263F"/>
    <w:rsid w:val="00E4270A"/>
    <w:rsid w:val="00E42C58"/>
    <w:rsid w:val="00E4458D"/>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54FD"/>
    <w:rsid w:val="00F05AE6"/>
    <w:rsid w:val="00F05B3C"/>
    <w:rsid w:val="00F05BFF"/>
    <w:rsid w:val="00F06BE0"/>
    <w:rsid w:val="00F072F7"/>
    <w:rsid w:val="00F075E3"/>
    <w:rsid w:val="00F07955"/>
    <w:rsid w:val="00F07E84"/>
    <w:rsid w:val="00F10480"/>
    <w:rsid w:val="00F10519"/>
    <w:rsid w:val="00F109B3"/>
    <w:rsid w:val="00F10C32"/>
    <w:rsid w:val="00F1116E"/>
    <w:rsid w:val="00F11D31"/>
    <w:rsid w:val="00F1209B"/>
    <w:rsid w:val="00F12691"/>
    <w:rsid w:val="00F12A6E"/>
    <w:rsid w:val="00F1373C"/>
    <w:rsid w:val="00F139FB"/>
    <w:rsid w:val="00F146C1"/>
    <w:rsid w:val="00F1472B"/>
    <w:rsid w:val="00F14802"/>
    <w:rsid w:val="00F14A5F"/>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F95"/>
    <w:rsid w:val="00F8018E"/>
    <w:rsid w:val="00F80D36"/>
    <w:rsid w:val="00F81667"/>
    <w:rsid w:val="00F81776"/>
    <w:rsid w:val="00F81A0D"/>
    <w:rsid w:val="00F81BC5"/>
    <w:rsid w:val="00F829A7"/>
    <w:rsid w:val="00F837D5"/>
    <w:rsid w:val="00F84303"/>
    <w:rsid w:val="00F84ADA"/>
    <w:rsid w:val="00F8567F"/>
    <w:rsid w:val="00F85ED7"/>
    <w:rsid w:val="00F86173"/>
    <w:rsid w:val="00F86AFF"/>
    <w:rsid w:val="00F873A1"/>
    <w:rsid w:val="00F878B3"/>
    <w:rsid w:val="00F87F87"/>
    <w:rsid w:val="00F90497"/>
    <w:rsid w:val="00F906B9"/>
    <w:rsid w:val="00F90A70"/>
    <w:rsid w:val="00F90FEE"/>
    <w:rsid w:val="00F91DD6"/>
    <w:rsid w:val="00F9217A"/>
    <w:rsid w:val="00F928AC"/>
    <w:rsid w:val="00F93234"/>
    <w:rsid w:val="00F93722"/>
    <w:rsid w:val="00F94748"/>
    <w:rsid w:val="00F94821"/>
    <w:rsid w:val="00F94F5C"/>
    <w:rsid w:val="00F9539E"/>
    <w:rsid w:val="00F9559F"/>
    <w:rsid w:val="00F9599F"/>
    <w:rsid w:val="00F969F1"/>
    <w:rsid w:val="00F96F71"/>
    <w:rsid w:val="00F97E90"/>
    <w:rsid w:val="00FA08E7"/>
    <w:rsid w:val="00FA0CD1"/>
    <w:rsid w:val="00FA0E5E"/>
    <w:rsid w:val="00FA147F"/>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0649</Words>
  <Characters>174702</Characters>
  <Application>Microsoft Office Word</Application>
  <DocSecurity>0</DocSecurity>
  <Lines>1455</Lines>
  <Paragraphs>40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49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2</cp:revision>
  <cp:lastPrinted>2021-10-26T23:59:00Z</cp:lastPrinted>
  <dcterms:created xsi:type="dcterms:W3CDTF">2022-04-26T15:47:00Z</dcterms:created>
  <dcterms:modified xsi:type="dcterms:W3CDTF">2022-04-26T15: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4"&gt;&lt;session id="xyUJT9L8"/&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